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 xml:space="preserve">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0ACEA5A4"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del w:id="0" w:author="howard" w:date="2019-03-05T10:35:00Z">
        <w:r w:rsidRPr="001D6942" w:rsidDel="00420A86">
          <w:rPr>
            <w:rFonts w:ascii="Times New Roman" w:hAnsi="Times New Roman" w:cs="Times New Roman"/>
          </w:rPr>
          <w:delText xml:space="preserve">initiate </w:delText>
        </w:r>
      </w:del>
      <w:ins w:id="1" w:author="howard" w:date="2019-03-05T10:35:00Z">
        <w:r w:rsidR="00420A86">
          <w:rPr>
            <w:rFonts w:ascii="Times New Roman" w:hAnsi="Times New Roman" w:cs="Times New Roman"/>
          </w:rPr>
          <w:t>trigger</w:t>
        </w:r>
        <w:r w:rsidR="00420A86" w:rsidRPr="001D6942">
          <w:rPr>
            <w:rFonts w:ascii="Times New Roman" w:hAnsi="Times New Roman" w:cs="Times New Roman"/>
          </w:rPr>
          <w:t xml:space="preserve"> </w:t>
        </w:r>
      </w:ins>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3546F76A"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proofErr w:type="spellStart"/>
      <w:r w:rsidR="008117CB" w:rsidRPr="008A51F1">
        <w:rPr>
          <w:rFonts w:ascii="Times New Roman" w:eastAsiaTheme="minorEastAsia" w:hAnsi="Times New Roman" w:cs="Times New Roman"/>
          <w:color w:val="FF0000"/>
          <w:kern w:val="24"/>
        </w:rPr>
        <w:t>sCMOS</w:t>
      </w:r>
      <w:proofErr w:type="spellEnd"/>
      <w:r w:rsidR="008117CB" w:rsidRPr="008A51F1">
        <w:rPr>
          <w:rFonts w:ascii="Times New Roman" w:eastAsiaTheme="minorEastAsia" w:hAnsi="Times New Roman" w:cs="Times New Roman"/>
          <w:color w:val="FF0000"/>
          <w:kern w:val="24"/>
        </w:rPr>
        <w:t xml:space="preserve"> cameras </w:t>
      </w:r>
      <w:r w:rsidR="00035F26">
        <w:rPr>
          <w:rFonts w:ascii="Times New Roman" w:eastAsiaTheme="minorEastAsia" w:hAnsi="Times New Roman" w:cs="Times New Roman"/>
          <w:color w:val="FF0000"/>
          <w:kern w:val="24"/>
        </w:rPr>
        <w:t xml:space="preserve">can </w:t>
      </w:r>
      <w:del w:id="2" w:author="howard" w:date="2019-03-05T10:36:00Z">
        <w:r w:rsidR="00035F26" w:rsidDel="00420A86">
          <w:rPr>
            <w:rFonts w:ascii="Times New Roman" w:eastAsiaTheme="minorEastAsia" w:hAnsi="Times New Roman" w:cs="Times New Roman"/>
            <w:color w:val="FF0000"/>
            <w:kern w:val="24"/>
          </w:rPr>
          <w:delText>routinely</w:delText>
        </w:r>
        <w:r w:rsidR="00777095" w:rsidDel="00420A86">
          <w:rPr>
            <w:rFonts w:ascii="Times New Roman" w:eastAsiaTheme="minorEastAsia" w:hAnsi="Times New Roman" w:cs="Times New Roman"/>
            <w:color w:val="FF0000"/>
            <w:kern w:val="24"/>
          </w:rPr>
          <w:delText xml:space="preserve"> afford</w:delText>
        </w:r>
      </w:del>
      <w:ins w:id="3" w:author="howard" w:date="2019-03-05T10:36:00Z">
        <w:r w:rsidR="00420A86">
          <w:rPr>
            <w:rFonts w:ascii="Times New Roman" w:eastAsiaTheme="minorEastAsia" w:hAnsi="Times New Roman" w:cs="Times New Roman"/>
            <w:color w:val="FF0000"/>
            <w:kern w:val="24"/>
          </w:rPr>
          <w:t>offer routine</w:t>
        </w:r>
      </w:ins>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a l</w:t>
      </w:r>
      <w:r w:rsidR="008117CB">
        <w:rPr>
          <w:rFonts w:ascii="Times New Roman" w:eastAsiaTheme="minorEastAsia" w:hAnsi="Times New Roman" w:cs="Times New Roman"/>
          <w:color w:val="FF0000"/>
          <w:kern w:val="24"/>
        </w:rPr>
        <w:t xml:space="preserve">arge </w:t>
      </w:r>
      <w:r w:rsidR="00035F26">
        <w:rPr>
          <w:rFonts w:ascii="Times New Roman" w:eastAsiaTheme="minorEastAsia" w:hAnsi="Times New Roman" w:cs="Times New Roman"/>
          <w:color w:val="FF0000"/>
          <w:kern w:val="24"/>
        </w:rPr>
        <w:t>brain</w:t>
      </w:r>
      <w:r w:rsidR="008117CB">
        <w:rPr>
          <w:rFonts w:ascii="Times New Roman" w:eastAsiaTheme="minorEastAsia" w:hAnsi="Times New Roman" w:cs="Times New Roman"/>
          <w:color w:val="FF0000"/>
          <w:kern w:val="24"/>
        </w:rPr>
        <w:t xml:space="preserve"> </w:t>
      </w:r>
      <w:del w:id="4" w:author="howard" w:date="2019-03-05T10:37:00Z">
        <w:r w:rsidR="008117CB" w:rsidDel="00420A86">
          <w:rPr>
            <w:rFonts w:ascii="Times New Roman" w:eastAsiaTheme="minorEastAsia" w:hAnsi="Times New Roman" w:cs="Times New Roman"/>
            <w:color w:val="FF0000"/>
            <w:kern w:val="24"/>
          </w:rPr>
          <w:delText xml:space="preserve">area </w:delText>
        </w:r>
      </w:del>
      <w:ins w:id="5" w:author="howard" w:date="2019-03-05T10:37:00Z">
        <w:r w:rsidR="00420A86">
          <w:rPr>
            <w:rFonts w:ascii="Times New Roman" w:eastAsiaTheme="minorEastAsia" w:hAnsi="Times New Roman" w:cs="Times New Roman"/>
            <w:color w:val="FF0000"/>
            <w:kern w:val="24"/>
          </w:rPr>
          <w:t xml:space="preserve">regions consisting </w:t>
        </w:r>
      </w:ins>
      <w:r w:rsidR="008117CB">
        <w:rPr>
          <w:rFonts w:ascii="Times New Roman" w:eastAsiaTheme="minorEastAsia" w:hAnsi="Times New Roman" w:cs="Times New Roman"/>
          <w:color w:val="FF0000"/>
          <w:kern w:val="24"/>
        </w:rPr>
        <w:t xml:space="preserve">of millimeters </w:t>
      </w:r>
      <w:del w:id="6" w:author="howard" w:date="2019-03-05T10:37:00Z">
        <w:r w:rsidR="008117CB" w:rsidDel="00420A86">
          <w:rPr>
            <w:rFonts w:ascii="Times New Roman" w:eastAsiaTheme="minorEastAsia" w:hAnsi="Times New Roman" w:cs="Times New Roman"/>
            <w:color w:val="FF0000"/>
            <w:kern w:val="24"/>
          </w:rPr>
          <w:delText>in diamete</w:delText>
        </w:r>
        <w:r w:rsidR="00852852" w:rsidDel="00420A86">
          <w:rPr>
            <w:rFonts w:ascii="Times New Roman" w:eastAsiaTheme="minorEastAsia" w:hAnsi="Times New Roman" w:cs="Times New Roman"/>
            <w:color w:val="FF0000"/>
            <w:kern w:val="24"/>
          </w:rPr>
          <w:delText>r</w:delText>
        </w:r>
      </w:del>
      <w:ins w:id="7" w:author="howard" w:date="2019-03-05T10:37:00Z">
        <w:r w:rsidR="00420A86">
          <w:rPr>
            <w:rFonts w:ascii="Times New Roman" w:eastAsiaTheme="minorEastAsia" w:hAnsi="Times New Roman" w:cs="Times New Roman"/>
            <w:color w:val="FF0000"/>
            <w:kern w:val="24"/>
          </w:rPr>
          <w:t>of tissue</w:t>
        </w:r>
      </w:ins>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ins w:id="8" w:author="howard" w:date="2019-03-05T10:37:00Z">
        <w:r w:rsidR="00420A86">
          <w:rPr>
            <w:rFonts w:ascii="Times New Roman" w:eastAsiaTheme="minorEastAsia" w:hAnsi="Times New Roman" w:cs="Times New Roman"/>
            <w:color w:val="FF0000"/>
            <w:kern w:val="24"/>
          </w:rPr>
          <w:t xml:space="preserve"> at once</w:t>
        </w:r>
      </w:ins>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 xml:space="preserve">analysis during behavior is temporal precision, where neural activities need to be precisely aligned with behavioral features. However, it has been difficult to 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ins w:id="9" w:author="Romano, Michael, Francis" w:date="2019-03-04T13:08:00Z">
        <w:r w:rsidR="00993894">
          <w:rPr>
            <w:rFonts w:ascii="Times New Roman" w:eastAsiaTheme="minorEastAsia" w:hAnsi="Times New Roman" w:cs="Times New Roman"/>
            <w:color w:val="FF0000"/>
            <w:kern w:val="24"/>
          </w:rPr>
          <w:t xml:space="preserve">highly </w:t>
        </w:r>
      </w:ins>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r w:rsidR="00C75154">
        <w:rPr>
          <w:rFonts w:ascii="Times New Roman" w:eastAsiaTheme="minorEastAsia" w:hAnsi="Times New Roman" w:cs="Times New Roman"/>
          <w:color w:val="FF0000"/>
          <w:kern w:val="24"/>
        </w:rPr>
        <w:t>LabVIEW</w:t>
      </w:r>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del w:id="10" w:author="howard" w:date="2019-03-05T10:38:00Z">
        <w:r w:rsidR="00E60B01" w:rsidDel="00420A86">
          <w:rPr>
            <w:rFonts w:ascii="Times New Roman" w:eastAsiaTheme="minorEastAsia" w:hAnsi="Times New Roman" w:cs="Times New Roman"/>
            <w:color w:val="FF0000"/>
            <w:kern w:val="24"/>
          </w:rPr>
          <w:delText>however</w:delText>
        </w:r>
        <w:r w:rsidR="00C75154" w:rsidDel="00420A86">
          <w:rPr>
            <w:rFonts w:ascii="Times New Roman" w:eastAsiaTheme="minorEastAsia" w:hAnsi="Times New Roman" w:cs="Times New Roman"/>
            <w:color w:val="FF0000"/>
            <w:kern w:val="24"/>
          </w:rPr>
          <w:delText xml:space="preserve"> </w:delText>
        </w:r>
      </w:del>
      <w:ins w:id="11" w:author="howard" w:date="2019-03-05T10:38:00Z">
        <w:r w:rsidR="00420A86">
          <w:rPr>
            <w:rFonts w:ascii="Times New Roman" w:eastAsiaTheme="minorEastAsia" w:hAnsi="Times New Roman" w:cs="Times New Roman"/>
            <w:color w:val="FF0000"/>
            <w:kern w:val="24"/>
          </w:rPr>
          <w:t xml:space="preserve">can </w:t>
        </w:r>
      </w:ins>
      <w:r w:rsidR="00412CA5">
        <w:rPr>
          <w:rFonts w:ascii="Times New Roman" w:eastAsiaTheme="minorEastAsia" w:hAnsi="Times New Roman" w:cs="Times New Roman"/>
          <w:color w:val="FF0000"/>
          <w:kern w:val="24"/>
        </w:rPr>
        <w:t>present</w:t>
      </w:r>
      <w:del w:id="12" w:author="howard" w:date="2019-03-05T10:38:00Z">
        <w:r w:rsidR="00412CA5" w:rsidDel="00420A86">
          <w:rPr>
            <w:rFonts w:ascii="Times New Roman" w:eastAsiaTheme="minorEastAsia" w:hAnsi="Times New Roman" w:cs="Times New Roman"/>
            <w:color w:val="FF0000"/>
            <w:kern w:val="24"/>
          </w:rPr>
          <w:delText>s</w:delText>
        </w:r>
      </w:del>
      <w:r w:rsidR="00412CA5">
        <w:rPr>
          <w:rFonts w:ascii="Times New Roman" w:eastAsiaTheme="minorEastAsia" w:hAnsi="Times New Roman" w:cs="Times New Roman"/>
          <w:color w:val="FF0000"/>
          <w:kern w:val="24"/>
        </w:rPr>
        <w:t xml:space="preserve">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 xml:space="preserve">user-friendly interface that can integrate </w:t>
      </w:r>
      <w:proofErr w:type="spellStart"/>
      <w:r w:rsidR="00FF69B5">
        <w:rPr>
          <w:rFonts w:ascii="Times New Roman" w:eastAsiaTheme="minorEastAsia" w:hAnsi="Times New Roman" w:cs="Times New Roman"/>
          <w:color w:val="FF0000"/>
          <w:kern w:val="24"/>
        </w:rPr>
        <w:t>sCMOS</w:t>
      </w:r>
      <w:proofErr w:type="spellEnd"/>
      <w:r w:rsidR="00FF69B5">
        <w:rPr>
          <w:rFonts w:ascii="Times New Roman" w:eastAsiaTheme="minorEastAsia" w:hAnsi="Times New Roman" w:cs="Times New Roman"/>
          <w:color w:val="FF0000"/>
          <w:kern w:val="24"/>
        </w:rPr>
        <w:t xml:space="preserve">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68190E35"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3C9FD30F"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sidR="00344BE3">
        <w:rPr>
          <w:rFonts w:ascii="Times New Roman" w:hAnsi="Times New Roman" w:cs="Times New Roman"/>
        </w:rPr>
        <w:t xml:space="preserve"> standard</w:t>
      </w:r>
      <w:r w:rsidR="00344BE3" w:rsidRPr="001D6942">
        <w:rPr>
          <w:rFonts w:ascii="Times New Roman" w:hAnsi="Times New Roman" w:cs="Times New Roman"/>
        </w:rPr>
        <w:t xml:space="preserve"> printed circuit board</w:t>
      </w:r>
      <w:r w:rsidR="00344BE3">
        <w:rPr>
          <w:rFonts w:ascii="Times New Roman" w:hAnsi="Times New Roman" w:cs="Times New Roman"/>
        </w:rPr>
        <w:t xml:space="preserve"> (PCB) (for example: Digi-Key, part #: </w:t>
      </w:r>
      <w:r w:rsidR="00344BE3">
        <w:t>V2010-ND</w:t>
      </w:r>
      <w:r w:rsidR="00344BE3">
        <w:rPr>
          <w:rFonts w:ascii="Times New Roman" w:hAnsi="Times New Roman" w:cs="Times New Roman"/>
        </w:rPr>
        <w:t>)</w:t>
      </w:r>
      <w:r w:rsidR="00344BE3" w:rsidRPr="001D6942">
        <w:rPr>
          <w:rFonts w:ascii="Times New Roman" w:hAnsi="Times New Roman" w:cs="Times New Roman"/>
        </w:rPr>
        <w:t xml:space="preserve"> via standard female headers (such as </w:t>
      </w:r>
      <w:proofErr w:type="spellStart"/>
      <w:r w:rsidR="00344BE3" w:rsidRPr="001D6942">
        <w:rPr>
          <w:rFonts w:ascii="Times New Roman" w:hAnsi="Times New Roman" w:cs="Times New Roman"/>
        </w:rPr>
        <w:t>SparkFun</w:t>
      </w:r>
      <w:proofErr w:type="spellEnd"/>
      <w:r w:rsidR="00344BE3" w:rsidRPr="001D6942">
        <w:rPr>
          <w:rFonts w:ascii="Times New Roman" w:hAnsi="Times New Roman" w:cs="Times New Roman"/>
        </w:rPr>
        <w:t xml:space="preserve">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w:t>
      </w:r>
      <w:proofErr w:type="spellStart"/>
      <w:r w:rsidR="00344BE3" w:rsidRPr="001D6942">
        <w:rPr>
          <w:rFonts w:ascii="Times New Roman" w:hAnsi="Times New Roman" w:cs="Times New Roman"/>
        </w:rPr>
        <w:t>microUSB</w:t>
      </w:r>
      <w:proofErr w:type="spellEnd"/>
      <w:r w:rsidR="00344BE3" w:rsidRPr="001D6942">
        <w:rPr>
          <w:rFonts w:ascii="Times New Roman" w:hAnsi="Times New Roman" w:cs="Times New Roman"/>
        </w:rPr>
        <w:t xml:space="preserve"> cable (for example: Digi-Key, part # AE11229-ND). To easily upload code to the Teensy, we used </w:t>
      </w:r>
      <w:proofErr w:type="spellStart"/>
      <w:r w:rsidR="00344BE3" w:rsidRPr="001D6942">
        <w:rPr>
          <w:rFonts w:ascii="Times New Roman" w:hAnsi="Times New Roman" w:cs="Times New Roman"/>
        </w:rPr>
        <w:t>PlatformIO</w:t>
      </w:r>
      <w:proofErr w:type="spellEnd"/>
      <w:r w:rsidR="00344BE3" w:rsidRPr="001D6942">
        <w:rPr>
          <w:rFonts w:ascii="Times New Roman" w:hAnsi="Times New Roman" w:cs="Times New Roman"/>
        </w:rPr>
        <w:t xml:space="preserve">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w:t>
      </w:r>
      <w:proofErr w:type="spellStart"/>
      <w:r w:rsidR="00344BE3">
        <w:rPr>
          <w:rFonts w:ascii="Times New Roman" w:hAnsi="Times New Roman" w:cs="Times New Roman"/>
        </w:rPr>
        <w:t>DigitalIO</w:t>
      </w:r>
      <w:proofErr w:type="spellEnd"/>
      <w:r w:rsidR="00344BE3">
        <w:rPr>
          <w:rFonts w:ascii="Times New Roman" w:hAnsi="Times New Roman" w:cs="Times New Roman"/>
        </w:rPr>
        <w:t xml:space="preserve"> library provided by </w:t>
      </w:r>
      <w:proofErr w:type="spellStart"/>
      <w:r w:rsidR="00344BE3">
        <w:rPr>
          <w:rFonts w:ascii="Times New Roman" w:hAnsi="Times New Roman" w:cs="Times New Roman"/>
        </w:rPr>
        <w:t>PlatformIO</w:t>
      </w:r>
      <w:proofErr w:type="spellEnd"/>
      <w:r w:rsidR="00344BE3">
        <w:rPr>
          <w:rFonts w:ascii="Times New Roman" w:hAnsi="Times New Roman" w:cs="Times New Roman"/>
        </w:rPr>
        <w:t xml:space="preserve">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w:t>
      </w:r>
      <w:r w:rsidR="00344BE3" w:rsidRPr="001D6942">
        <w:rPr>
          <w:rFonts w:ascii="Times New Roman" w:hAnsi="Times New Roman" w:cs="Times New Roman"/>
        </w:rPr>
        <w:lastRenderedPageBreak/>
        <w:t>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ins w:id="13" w:author="howard" w:date="2019-03-05T10:41:00Z">
        <w:r w:rsidR="00420A86">
          <w:rPr>
            <w:rFonts w:ascii="Times New Roman" w:hAnsi="Times New Roman" w:cs="Times New Roman"/>
          </w:rPr>
          <w:t xml:space="preserve"> that allows experimenters to fine-tune task parameters for their experiments</w:t>
        </w:r>
      </w:ins>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ins w:id="14" w:author="howard" w:date="2019-03-05T10:41:00Z">
        <w:r w:rsidR="00420A86">
          <w:rPr>
            <w:rFonts w:ascii="Times New Roman" w:hAnsi="Times New Roman" w:cs="Times New Roman"/>
            <w:color w:val="FF0000"/>
          </w:rPr>
          <w:t>Using the GUI, a</w:t>
        </w:r>
      </w:ins>
      <w:del w:id="15" w:author="howard" w:date="2019-03-05T10:41:00Z">
        <w:r w:rsidDel="00420A86">
          <w:rPr>
            <w:rFonts w:ascii="Times New Roman" w:hAnsi="Times New Roman" w:cs="Times New Roman"/>
            <w:color w:val="FF0000"/>
          </w:rPr>
          <w:delText>A</w:delText>
        </w:r>
      </w:del>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ins w:id="16" w:author="howard" w:date="2019-03-05T10:41:00Z">
        <w:r w:rsidR="00420A86">
          <w:rPr>
            <w:rFonts w:ascii="Times New Roman" w:hAnsi="Times New Roman" w:cs="Times New Roman"/>
            <w:color w:val="FF0000"/>
          </w:rPr>
          <w:t>.”</w:t>
        </w:r>
      </w:ins>
      <w:del w:id="17" w:author="howard" w:date="2019-03-05T10:41:00Z">
        <w:r w:rsidR="00187E1B" w:rsidRPr="00511A1A" w:rsidDel="00420A86">
          <w:rPr>
            <w:rFonts w:ascii="Times New Roman" w:hAnsi="Times New Roman" w:cs="Times New Roman"/>
            <w:color w:val="FF0000"/>
          </w:rPr>
          <w:delText xml:space="preserve">” </w:delText>
        </w:r>
        <w:r w:rsidR="002E4091" w:rsidDel="00420A86">
          <w:rPr>
            <w:rFonts w:ascii="Times New Roman" w:hAnsi="Times New Roman" w:cs="Times New Roman"/>
            <w:color w:val="FF0000"/>
          </w:rPr>
          <w:delText>on the</w:delText>
        </w:r>
        <w:r w:rsidR="00187E1B" w:rsidRPr="00511A1A" w:rsidDel="00420A86">
          <w:rPr>
            <w:rFonts w:ascii="Times New Roman" w:hAnsi="Times New Roman" w:cs="Times New Roman"/>
            <w:color w:val="FF0000"/>
          </w:rPr>
          <w:delText xml:space="preserve"> </w:delText>
        </w:r>
        <w:r w:rsidDel="00420A86">
          <w:rPr>
            <w:rFonts w:ascii="Times New Roman" w:hAnsi="Times New Roman" w:cs="Times New Roman"/>
            <w:color w:val="FF0000"/>
          </w:rPr>
          <w:delText>GUI</w:delText>
        </w:r>
      </w:del>
      <w:r w:rsidR="00187E1B" w:rsidRPr="00511A1A">
        <w:rPr>
          <w:rFonts w:ascii="Times New Roman" w:hAnsi="Times New Roman" w:cs="Times New Roman"/>
          <w:color w:val="FF0000"/>
        </w:rPr>
        <w:t xml:space="preserve">. </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6F1F3164"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proofErr w:type="spellStart"/>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ally</w:t>
      </w:r>
      <w:proofErr w:type="spellEnd"/>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w:t>
      </w:r>
      <w:proofErr w:type="spellStart"/>
      <w:proofErr w:type="gramStart"/>
      <w:r w:rsidR="00010591" w:rsidRPr="00511A1A">
        <w:rPr>
          <w:rFonts w:ascii="Times New Roman" w:hAnsi="Times New Roman" w:cs="Times New Roman"/>
          <w:color w:val="FF0000"/>
        </w:rPr>
        <w:t>nL</w:t>
      </w:r>
      <w:proofErr w:type="spellEnd"/>
      <w:proofErr w:type="gramEnd"/>
      <w:r w:rsidR="00010591" w:rsidRPr="00511A1A">
        <w:rPr>
          <w:rFonts w:ascii="Times New Roman" w:hAnsi="Times New Roman" w:cs="Times New Roman"/>
          <w:color w:val="FF0000"/>
        </w:rPr>
        <w:t xml:space="preserve">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a 33 gauge needle (NF33BL; World Precision Instruments, Sarasota, FL). The injection rate was commanded by a </w:t>
      </w:r>
      <w:proofErr w:type="spellStart"/>
      <w:r w:rsidR="00010591" w:rsidRPr="00511A1A">
        <w:rPr>
          <w:rFonts w:ascii="Times New Roman" w:hAnsi="Times New Roman" w:cs="Times New Roman"/>
          <w:color w:val="FF0000"/>
        </w:rPr>
        <w:t>microsyringe</w:t>
      </w:r>
      <w:proofErr w:type="spellEnd"/>
      <w:r w:rsidR="00010591" w:rsidRPr="00511A1A">
        <w:rPr>
          <w:rFonts w:ascii="Times New Roman" w:hAnsi="Times New Roman" w:cs="Times New Roman"/>
          <w:color w:val="FF0000"/>
        </w:rPr>
        <w:t xml:space="preserv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del w:id="18" w:author="howard" w:date="2019-03-05T10:43:00Z">
        <w:r w:rsidR="00010591" w:rsidRPr="00511A1A" w:rsidDel="00234DF7">
          <w:rPr>
            <w:rFonts w:ascii="Times New Roman" w:hAnsi="Times New Roman" w:cs="Times New Roman"/>
            <w:color w:val="FF0000"/>
          </w:rPr>
          <w:delText>in</w:delText>
        </w:r>
      </w:del>
      <w:proofErr w:type="gramStart"/>
      <w:ins w:id="19"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w:t>
      </w:r>
      <w:proofErr w:type="gramEnd"/>
      <w:r w:rsidR="00010591" w:rsidRPr="00511A1A">
        <w:rPr>
          <w:rFonts w:ascii="Times New Roman" w:hAnsi="Times New Roman" w:cs="Times New Roman"/>
          <w:color w:val="FF0000"/>
        </w:rPr>
        <w:t xml:space="preserve"> ID: 0.236 </w:t>
      </w:r>
      <w:del w:id="20" w:author="howard" w:date="2019-03-05T10:43:00Z">
        <w:r w:rsidR="00010591" w:rsidRPr="00511A1A" w:rsidDel="00234DF7">
          <w:rPr>
            <w:rFonts w:ascii="Times New Roman" w:hAnsi="Times New Roman" w:cs="Times New Roman"/>
            <w:color w:val="FF0000"/>
          </w:rPr>
          <w:delText>in</w:delText>
        </w:r>
      </w:del>
      <w:ins w:id="21"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Norland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ins w:id="22" w:author="howard" w:date="2019-03-05T10:44:00Z">
        <w:r w:rsidR="00234DF7">
          <w:rPr>
            <w:rFonts w:ascii="Times New Roman" w:hAnsi="Times New Roman" w:cs="Times New Roman"/>
            <w:color w:val="FF0000"/>
          </w:rPr>
          <w:t xml:space="preserve">, or </w:t>
        </w:r>
      </w:ins>
      <w:ins w:id="23" w:author="howard" w:date="2019-03-05T10:45:00Z">
        <w:r w:rsidR="00234DF7">
          <w:rPr>
            <w:rFonts w:ascii="Times New Roman" w:hAnsi="Times New Roman" w:cs="Times New Roman"/>
            <w:color w:val="FF0000"/>
          </w:rPr>
          <w:t>habituated</w:t>
        </w:r>
      </w:ins>
      <w:ins w:id="24" w:author="howard" w:date="2019-03-05T10:44:00Z">
        <w:r w:rsidR="00234DF7">
          <w:rPr>
            <w:rFonts w:ascii="Times New Roman" w:hAnsi="Times New Roman" w:cs="Times New Roman"/>
            <w:color w:val="FF0000"/>
          </w:rPr>
          <w:t xml:space="preserve"> to run on a spherical treadmill as described in </w:t>
        </w:r>
        <w:proofErr w:type="spellStart"/>
        <w:r w:rsidR="00234DF7">
          <w:rPr>
            <w:rFonts w:ascii="Times New Roman" w:hAnsi="Times New Roman" w:cs="Times New Roman"/>
            <w:color w:val="FF0000"/>
          </w:rPr>
          <w:t>Gritton</w:t>
        </w:r>
        <w:proofErr w:type="spellEnd"/>
        <w:r w:rsidR="00234DF7">
          <w:rPr>
            <w:rFonts w:ascii="Times New Roman" w:hAnsi="Times New Roman" w:cs="Times New Roman"/>
            <w:color w:val="FF0000"/>
          </w:rPr>
          <w:t xml:space="preserve"> et al. </w:t>
        </w:r>
      </w:ins>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del w:id="25" w:author="howard" w:date="2019-03-05T10:44:00Z">
        <w:r w:rsidR="00010591" w:rsidRPr="00511A1A" w:rsidDel="00234DF7">
          <w:rPr>
            <w:rFonts w:ascii="Times New Roman" w:hAnsi="Times New Roman" w:cs="Times New Roman"/>
            <w:color w:val="FF0000"/>
          </w:rPr>
          <w:delText>.</w:delText>
        </w:r>
      </w:del>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w:t>
      </w:r>
      <w:r>
        <w:rPr>
          <w:rFonts w:ascii="Times New Roman" w:hAnsi="Times New Roman" w:cs="Times New Roman"/>
        </w:rPr>
        <w:lastRenderedPageBreak/>
        <w:t xml:space="preserve">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we repeatedly called a function that sent the accumulated displacement of the motion sensor readings to the attached PC. We 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w:t>
      </w:r>
      <w:commentRangeStart w:id="26"/>
      <w:commentRangeStart w:id="27"/>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ins w:id="28" w:author="X Han" w:date="2019-02-28T13:44:00Z">
        <w:r w:rsidR="006B6FAF">
          <w:rPr>
            <w:rFonts w:ascii="Times New Roman" w:hAnsi="Times New Roman" w:cs="Times New Roman"/>
            <w:color w:val="FF0000"/>
          </w:rPr>
          <w:t xml:space="preserve"> set on the </w:t>
        </w:r>
        <w:proofErr w:type="gramStart"/>
        <w:r w:rsidR="006B6FAF">
          <w:rPr>
            <w:rFonts w:ascii="Times New Roman" w:hAnsi="Times New Roman" w:cs="Times New Roman"/>
            <w:color w:val="FF0000"/>
          </w:rPr>
          <w:t>Teensy</w:t>
        </w:r>
      </w:ins>
      <w:proofErr w:type="gramEnd"/>
      <w:ins w:id="29" w:author="X Han" w:date="2019-02-28T13:45:00Z">
        <w:r w:rsidR="006B6FAF">
          <w:rPr>
            <w:rFonts w:ascii="Times New Roman" w:hAnsi="Times New Roman" w:cs="Times New Roman"/>
            <w:color w:val="FF0000"/>
          </w:rPr>
          <w:t xml:space="preserve"> </w:t>
        </w:r>
      </w:ins>
      <w:r w:rsidR="006B6FAF">
        <w:rPr>
          <w:rFonts w:ascii="Times New Roman" w:hAnsi="Times New Roman" w:cs="Times New Roman"/>
          <w:color w:val="FF0000"/>
        </w:rPr>
        <w:t>board</w:t>
      </w:r>
      <w:r>
        <w:rPr>
          <w:rFonts w:ascii="Times New Roman" w:hAnsi="Times New Roman" w:cs="Times New Roman"/>
          <w:color w:val="FF0000"/>
        </w:rPr>
        <w:t>.</w:t>
      </w:r>
      <w:commentRangeEnd w:id="26"/>
      <w:r w:rsidR="006B6FAF">
        <w:rPr>
          <w:rStyle w:val="CommentReference"/>
        </w:rPr>
        <w:commentReference w:id="26"/>
      </w:r>
      <w:commentRangeEnd w:id="27"/>
      <w:r w:rsidR="002E4091">
        <w:rPr>
          <w:rStyle w:val="CommentReference"/>
        </w:rPr>
        <w:commentReference w:id="27"/>
      </w:r>
      <w:r>
        <w:rPr>
          <w:rFonts w:ascii="Times New Roman" w:hAnsi="Times New Roman" w:cs="Times New Roman"/>
          <w:color w:val="FF0000"/>
        </w:rPr>
        <w:t xml:space="preserve">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ins w:id="30" w:author="X Han" w:date="2019-02-28T13:45:00Z">
        <w:r w:rsidR="008A617F">
          <w:rPr>
            <w:rFonts w:ascii="Times New Roman" w:hAnsi="Times New Roman" w:cs="Times New Roman"/>
            <w:color w:val="FF0000"/>
          </w:rPr>
          <w:t>s</w:t>
        </w:r>
      </w:ins>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6755E43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ins w:id="31" w:author="howard" w:date="2019-03-05T10:48:00Z">
        <w:r w:rsidR="00234DF7">
          <w:rPr>
            <w:rFonts w:ascii="Times New Roman" w:hAnsi="Times New Roman" w:cs="Times New Roman"/>
          </w:rPr>
          <w:t xml:space="preserve"> short duration </w:t>
        </w:r>
      </w:ins>
      <w:ins w:id="32" w:author="howard" w:date="2019-03-05T10:49:00Z">
        <w:r w:rsidR="00234DF7">
          <w:rPr>
            <w:rFonts w:ascii="Times New Roman" w:hAnsi="Times New Roman" w:cs="Times New Roman"/>
          </w:rPr>
          <w:t xml:space="preserve">digital </w:t>
        </w:r>
      </w:ins>
      <w:ins w:id="33" w:author="howard" w:date="2019-03-05T10:48:00Z">
        <w:r w:rsidR="00234DF7">
          <w:rPr>
            <w:rFonts w:ascii="Times New Roman" w:hAnsi="Times New Roman" w:cs="Times New Roman"/>
          </w:rPr>
          <w:t>pulse to an air solenoid that</w:t>
        </w:r>
      </w:ins>
      <w:ins w:id="34" w:author="howard" w:date="2019-03-05T10:49:00Z">
        <w:r w:rsidR="00234DF7">
          <w:rPr>
            <w:rFonts w:ascii="Times New Roman" w:hAnsi="Times New Roman" w:cs="Times New Roman"/>
          </w:rPr>
          <w:t xml:space="preserve"> allows</w:t>
        </w:r>
      </w:ins>
      <w:ins w:id="35" w:author="howard" w:date="2019-03-05T10:48:00Z">
        <w:r w:rsidR="00234DF7">
          <w:rPr>
            <w:rFonts w:ascii="Times New Roman" w:hAnsi="Times New Roman" w:cs="Times New Roman"/>
          </w:rPr>
          <w:t xml:space="preserve"> a brief pulse of air to the eye (</w:t>
        </w:r>
      </w:ins>
      <w:del w:id="36" w:author="howard" w:date="2019-03-05T10:48:00Z">
        <w:r w:rsidRPr="001D6942" w:rsidDel="00234DF7">
          <w:rPr>
            <w:rFonts w:ascii="Times New Roman" w:hAnsi="Times New Roman" w:cs="Times New Roman"/>
          </w:rPr>
          <w:delText>n</w:delText>
        </w:r>
      </w:del>
      <w:r w:rsidRPr="001D6942">
        <w:rPr>
          <w:rFonts w:ascii="Times New Roman" w:hAnsi="Times New Roman" w:cs="Times New Roman"/>
        </w:rPr>
        <w:t xml:space="preserve"> eye puff</w:t>
      </w:r>
      <w:ins w:id="37" w:author="howard" w:date="2019-03-05T10:48:00Z">
        <w:r w:rsidR="00234DF7">
          <w:rPr>
            <w:rFonts w:ascii="Times New Roman" w:hAnsi="Times New Roman" w:cs="Times New Roman"/>
          </w:rPr>
          <w:t>)</w:t>
        </w:r>
      </w:ins>
      <w:r w:rsidRPr="001D6942">
        <w:rPr>
          <w:rFonts w:ascii="Times New Roman" w:hAnsi="Times New Roman" w:cs="Times New Roman"/>
        </w:rPr>
        <w:t xml:space="preserve">,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w:t>
      </w:r>
      <w:ins w:id="38" w:author="howard" w:date="2019-03-05T10:49:00Z">
        <w:r w:rsidR="00234DF7">
          <w:rPr>
            <w:rFonts w:ascii="Times New Roman" w:hAnsi="Times New Roman" w:cs="Times New Roman"/>
          </w:rPr>
          <w:t>at</w:t>
        </w:r>
      </w:ins>
      <w:ins w:id="39" w:author="howard" w:date="2019-03-05T10:54:00Z">
        <w:r w:rsidR="005F6CF3">
          <w:rPr>
            <w:rFonts w:ascii="Times New Roman" w:hAnsi="Times New Roman" w:cs="Times New Roman"/>
          </w:rPr>
          <w:t xml:space="preserve"> </w:t>
        </w:r>
      </w:ins>
      <w:ins w:id="40" w:author="howard" w:date="2019-03-05T10:49:00Z">
        <w:r w:rsidR="00234DF7">
          <w:rPr>
            <w:rFonts w:ascii="Times New Roman" w:hAnsi="Times New Roman" w:cs="Times New Roman"/>
          </w:rPr>
          <w:t>a defined interval (</w:t>
        </w:r>
      </w:ins>
      <w:r w:rsidRPr="001D6942">
        <w:rPr>
          <w:rFonts w:ascii="Times New Roman" w:hAnsi="Times New Roman" w:cs="Times New Roman"/>
        </w:rPr>
        <w:t xml:space="preserve">every 50 </w:t>
      </w:r>
      <w:proofErr w:type="spellStart"/>
      <w:r w:rsidRPr="001D6942">
        <w:rPr>
          <w:rFonts w:ascii="Times New Roman" w:hAnsi="Times New Roman" w:cs="Times New Roman"/>
        </w:rPr>
        <w:t>ms</w:t>
      </w:r>
      <w:proofErr w:type="spellEnd"/>
      <w:ins w:id="41" w:author="howard" w:date="2019-03-05T10:49:00Z">
        <w:r w:rsidR="00234DF7">
          <w:rPr>
            <w:rFonts w:ascii="Times New Roman" w:hAnsi="Times New Roman" w:cs="Times New Roman"/>
          </w:rPr>
          <w:t xml:space="preserve"> in th</w:t>
        </w:r>
      </w:ins>
      <w:ins w:id="42" w:author="howard" w:date="2019-03-05T10:54:00Z">
        <w:r w:rsidR="005F6CF3">
          <w:rPr>
            <w:rFonts w:ascii="Times New Roman" w:hAnsi="Times New Roman" w:cs="Times New Roman"/>
          </w:rPr>
          <w:t>is demonstration)</w:t>
        </w:r>
      </w:ins>
      <w:r w:rsidRPr="001D6942">
        <w:rPr>
          <w:rFonts w:ascii="Times New Roman" w:hAnsi="Times New Roman" w:cs="Times New Roman"/>
        </w:rPr>
        <w:t xml:space="preserve">. Th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13246B0F"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 xml:space="preserve">of the tone and puff were hard-coded into the </w:t>
      </w:r>
      <w:proofErr w:type="gramStart"/>
      <w:r w:rsidR="006437E6" w:rsidRPr="00511A1A">
        <w:rPr>
          <w:rFonts w:ascii="Times New Roman" w:hAnsi="Times New Roman" w:cs="Times New Roman"/>
          <w:color w:val="FF0000"/>
        </w:rPr>
        <w:t>Teensy</w:t>
      </w:r>
      <w:proofErr w:type="gramEnd"/>
      <w:r w:rsidR="006437E6" w:rsidRPr="00511A1A">
        <w:rPr>
          <w:rFonts w:ascii="Times New Roman" w:hAnsi="Times New Roman" w:cs="Times New Roman"/>
          <w:color w:val="FF0000"/>
        </w:rPr>
        <w:t xml:space="preserve"> script</w:t>
      </w:r>
      <w:r w:rsidR="002F670A">
        <w:rPr>
          <w:rFonts w:ascii="Times New Roman" w:hAnsi="Times New Roman" w:cs="Times New Roman"/>
          <w:color w:val="FF0000"/>
        </w:rPr>
        <w:t>, but can be easily modified</w:t>
      </w:r>
      <w:ins w:id="43" w:author="howard" w:date="2019-03-05T11:49:00Z">
        <w:r w:rsidR="00AA4FF4">
          <w:rPr>
            <w:rFonts w:ascii="Times New Roman" w:hAnsi="Times New Roman" w:cs="Times New Roman"/>
            <w:color w:val="FF0000"/>
          </w:rPr>
          <w:t xml:space="preserve"> either there or through the GUI</w:t>
        </w:r>
      </w:ins>
      <w:r w:rsidR="006437E6" w:rsidRPr="00511A1A">
        <w:rPr>
          <w:rFonts w:ascii="Times New Roman" w:hAnsi="Times New Roman" w:cs="Times New Roman"/>
          <w:color w:val="FF0000"/>
        </w:rPr>
        <w:t>.</w:t>
      </w:r>
    </w:p>
    <w:p w14:paraId="29DC7D12" w14:textId="3A0D56CA"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lastRenderedPageBreak/>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session and relative to the beginning of the trial, the trial number, and indicator variables (1s or 0s) which correspond to</w:t>
      </w:r>
      <w:r w:rsidR="00DC51EC">
        <w:rPr>
          <w:rFonts w:ascii="Times New Roman" w:hAnsi="Times New Roman" w:cs="Times New Roman"/>
          <w:color w:val="FF0000"/>
        </w:rPr>
        <w:t xml:space="preserve"> whether the</w:t>
      </w:r>
      <w:r w:rsidR="00721909" w:rsidRPr="00511A1A">
        <w:rPr>
          <w:rFonts w:ascii="Times New Roman" w:hAnsi="Times New Roman" w:cs="Times New Roman"/>
          <w:color w:val="FF0000"/>
        </w:rPr>
        <w:t xml:space="preserv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w:t>
      </w:r>
      <w:ins w:id="44" w:author="Romano, Michael, Francis" w:date="2019-03-05T13:53:00Z">
        <w:r w:rsidR="005A5A7D">
          <w:rPr>
            <w:rFonts w:ascii="Times New Roman" w:hAnsi="Times New Roman" w:cs="Times New Roman"/>
            <w:color w:val="FF0000"/>
          </w:rPr>
          <w:t>,</w:t>
        </w:r>
      </w:ins>
      <w:r>
        <w:rPr>
          <w:rFonts w:ascii="Times New Roman" w:hAnsi="Times New Roman" w:cs="Times New Roman"/>
          <w:color w:val="FF0000"/>
        </w:rPr>
        <w:t xml:space="preserve"> respectively</w:t>
      </w:r>
      <w:r w:rsidR="00721909" w:rsidRPr="00511A1A">
        <w:rPr>
          <w:rFonts w:ascii="Times New Roman" w:hAnsi="Times New Roman" w:cs="Times New Roman"/>
          <w:color w:val="FF0000"/>
        </w:rPr>
        <w:t>.</w:t>
      </w:r>
      <w:ins w:id="45" w:author="X Han" w:date="2019-02-28T13:51:00Z">
        <w:r w:rsidRPr="002F670A">
          <w:rPr>
            <w:rFonts w:ascii="Times New Roman" w:hAnsi="Times New Roman" w:cs="Times New Roman"/>
            <w:color w:val="FF0000"/>
          </w:rPr>
          <w:t xml:space="preserve"> </w:t>
        </w:r>
      </w:ins>
    </w:p>
    <w:p w14:paraId="6A874634" w14:textId="7CBE3002"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del w:id="46" w:author="Romano, Michael, Francis" w:date="2019-03-04T15:28:00Z">
        <w:r w:rsidDel="00476BF0">
          <w:rPr>
            <w:rFonts w:ascii="Times New Roman" w:eastAsiaTheme="minorEastAsia" w:hAnsi="Times New Roman" w:cs="Times New Roman"/>
          </w:rPr>
          <w:delText xml:space="preserve">compare </w:delText>
        </w:r>
      </w:del>
      <w:ins w:id="47" w:author="Romano, Michael, Francis" w:date="2019-03-04T15:28:00Z">
        <w:r w:rsidR="00476BF0">
          <w:rPr>
            <w:rFonts w:ascii="Times New Roman" w:eastAsiaTheme="minorEastAsia" w:hAnsi="Times New Roman" w:cs="Times New Roman"/>
          </w:rPr>
          <w:t xml:space="preserve">adjust </w:t>
        </w:r>
      </w:ins>
      <w:r>
        <w:rPr>
          <w:rFonts w:ascii="Times New Roman" w:eastAsiaTheme="minorEastAsia" w:hAnsi="Times New Roman" w:cs="Times New Roman"/>
        </w:rPr>
        <w:t xml:space="preserve">the onset of the analog signal to the </w:t>
      </w:r>
      <w:del w:id="48" w:author="Romano, Michael, Francis" w:date="2019-03-04T15:29:00Z">
        <w:r w:rsidDel="001652DD">
          <w:rPr>
            <w:rFonts w:ascii="Times New Roman" w:eastAsiaTheme="minorEastAsia" w:hAnsi="Times New Roman" w:cs="Times New Roman"/>
          </w:rPr>
          <w:delText xml:space="preserve">timing </w:delText>
        </w:r>
      </w:del>
      <w:ins w:id="49" w:author="Romano, Michael, Francis" w:date="2019-03-04T15:29:00Z">
        <w:r w:rsidR="001652DD">
          <w:rPr>
            <w:rFonts w:ascii="Times New Roman" w:eastAsiaTheme="minorEastAsia" w:hAnsi="Times New Roman" w:cs="Times New Roman"/>
          </w:rPr>
          <w:t xml:space="preserve">beginning </w:t>
        </w:r>
      </w:ins>
      <w:r>
        <w:rPr>
          <w:rFonts w:ascii="Times New Roman" w:eastAsiaTheme="minorEastAsia" w:hAnsi="Times New Roman" w:cs="Times New Roman"/>
        </w:rPr>
        <w:t>of digital pulses, we utilized the continuous voltage output from the digital pin for consistency. To acquire the digital pulse onset</w:t>
      </w:r>
      <w:ins w:id="50" w:author="Romano, Michael, Francis" w:date="2019-03-04T15:28:00Z">
        <w:r w:rsidR="00476BF0">
          <w:rPr>
            <w:rFonts w:ascii="Times New Roman" w:eastAsiaTheme="minorEastAsia" w:hAnsi="Times New Roman" w:cs="Times New Roman"/>
          </w:rPr>
          <w:t xml:space="preserve"> coinciding with the beginning of the experiment</w:t>
        </w:r>
      </w:ins>
      <w:r>
        <w:rPr>
          <w:rFonts w:ascii="Times New Roman" w:eastAsiaTheme="minorEastAsia" w:hAnsi="Times New Roman" w:cs="Times New Roman"/>
        </w:rPr>
        <w:t xml:space="preserve">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ins w:id="51" w:author="Romano, Michael, Francis" w:date="2019-03-05T14:10:00Z">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ins>
      <w:del w:id="52" w:author="Romano, Michael, Francis" w:date="2019-03-04T15:29:00Z">
        <w:r w:rsidDel="001D2EED">
          <w:rPr>
            <w:rFonts w:ascii="Times New Roman" w:eastAsiaTheme="minorEastAsia" w:hAnsi="Times New Roman" w:cs="Times New Roman"/>
          </w:rPr>
          <w:delText>digital pulse onset</w:delText>
        </w:r>
      </w:del>
      <w:del w:id="53" w:author="Romano, Michael, Francis" w:date="2019-03-05T14:10:00Z">
        <w:r w:rsidDel="00B3317F">
          <w:rPr>
            <w:rFonts w:ascii="Times New Roman" w:eastAsiaTheme="minorEastAsia" w:hAnsi="Times New Roman" w:cs="Times New Roman"/>
          </w:rPr>
          <w:delText>.</w:delText>
        </w:r>
      </w:del>
    </w:p>
    <w:p w14:paraId="7B11C975" w14:textId="7DEC702A"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w:t>
      </w:r>
      <w:proofErr w:type="gramStart"/>
      <w:r w:rsidRPr="00511A1A">
        <w:rPr>
          <w:rFonts w:ascii="Times New Roman" w:eastAsiaTheme="minorEastAsia" w:hAnsi="Times New Roman" w:cs="Times New Roman"/>
          <w:color w:val="FF0000"/>
        </w:rPr>
        <w:t>Teensy</w:t>
      </w:r>
      <w:proofErr w:type="gramEnd"/>
      <w:r w:rsidRPr="00511A1A">
        <w:rPr>
          <w:rFonts w:ascii="Times New Roman" w:eastAsiaTheme="minorEastAsia" w:hAnsi="Times New Roman" w:cs="Times New Roman"/>
          <w:color w:val="FF0000"/>
        </w:rPr>
        <w:t xml:space="preserve">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del w:id="54" w:author="Romano, Michael, Francis" w:date="2019-03-04T13:21:00Z">
        <w:r w:rsidRPr="00511A1A" w:rsidDel="00E70627">
          <w:rPr>
            <w:rFonts w:ascii="Times New Roman" w:eastAsiaTheme="minorEastAsia" w:hAnsi="Times New Roman" w:cs="Times New Roman"/>
            <w:color w:val="FF0000"/>
          </w:rPr>
          <w:delText xml:space="preserve"> to </w:delText>
        </w:r>
      </w:del>
      <w:ins w:id="55" w:author="Romano, Michael, Francis" w:date="2019-03-04T13:21:00Z">
        <w:r w:rsidR="00E70627">
          <w:rPr>
            <w:rFonts w:ascii="Times New Roman" w:eastAsiaTheme="minorEastAsia" w:hAnsi="Times New Roman" w:cs="Times New Roman"/>
            <w:color w:val="FF0000"/>
          </w:rPr>
          <w:t xml:space="preserve">. This code </w:t>
        </w:r>
      </w:ins>
      <w:r w:rsidRPr="00511A1A">
        <w:rPr>
          <w:rFonts w:ascii="Times New Roman" w:eastAsiaTheme="minorEastAsia" w:hAnsi="Times New Roman" w:cs="Times New Roman"/>
          <w:color w:val="FF0000"/>
        </w:rPr>
        <w:t>perform</w:t>
      </w:r>
      <w:ins w:id="56" w:author="Romano, Michael, Francis" w:date="2019-03-04T13:21:00Z">
        <w:r w:rsidR="00E70627">
          <w:rPr>
            <w:rFonts w:ascii="Times New Roman" w:eastAsiaTheme="minorEastAsia" w:hAnsi="Times New Roman" w:cs="Times New Roman"/>
            <w:color w:val="FF0000"/>
          </w:rPr>
          <w:t>s</w:t>
        </w:r>
      </w:ins>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w:t>
      </w:r>
      <w:ins w:id="57" w:author="howard" w:date="2019-03-05T11:52:00Z">
        <w:r w:rsidR="00AA4FF4">
          <w:rPr>
            <w:rFonts w:ascii="Times New Roman" w:eastAsiaTheme="minorEastAsia" w:hAnsi="Times New Roman" w:cs="Times New Roman"/>
            <w:color w:val="FF0000"/>
          </w:rPr>
          <w:t xml:space="preserve">1 or </w:t>
        </w:r>
      </w:ins>
      <w:r w:rsidRPr="00511A1A">
        <w:rPr>
          <w:rFonts w:ascii="Times New Roman" w:eastAsiaTheme="minorEastAsia" w:hAnsi="Times New Roman" w:cs="Times New Roman"/>
          <w:color w:val="FF0000"/>
        </w:rPr>
        <w:t>2 tones</w:t>
      </w:r>
      <w:ins w:id="58" w:author="howard" w:date="2019-03-05T11:52:00Z">
        <w:r w:rsidR="00AA4FF4">
          <w:rPr>
            <w:rFonts w:ascii="Times New Roman" w:eastAsiaTheme="minorEastAsia" w:hAnsi="Times New Roman" w:cs="Times New Roman"/>
            <w:color w:val="FF0000"/>
          </w:rPr>
          <w:t>. The two tone variant would allow for tones</w:t>
        </w:r>
      </w:ins>
      <w:ins w:id="59" w:author="Romano, Michael, Francis" w:date="2019-03-04T13:17:00Z">
        <w:r w:rsidR="002E4091">
          <w:rPr>
            <w:rFonts w:ascii="Times New Roman" w:eastAsiaTheme="minorEastAsia" w:hAnsi="Times New Roman" w:cs="Times New Roman"/>
            <w:color w:val="FF0000"/>
          </w:rPr>
          <w:t xml:space="preserve"> of different frequencies: </w:t>
        </w:r>
      </w:ins>
      <w:ins w:id="60" w:author="howard" w:date="2019-03-05T11:52:00Z">
        <w:r w:rsidR="00AA4FF4">
          <w:rPr>
            <w:rFonts w:ascii="Times New Roman" w:eastAsiaTheme="minorEastAsia" w:hAnsi="Times New Roman" w:cs="Times New Roman"/>
            <w:color w:val="FF0000"/>
          </w:rPr>
          <w:t xml:space="preserve">for example </w:t>
        </w:r>
      </w:ins>
      <w:ins w:id="61" w:author="Romano, Michael, Francis" w:date="2019-03-04T13:17:00Z">
        <w:r w:rsidR="002E4091">
          <w:rPr>
            <w:rFonts w:ascii="Times New Roman" w:eastAsiaTheme="minorEastAsia" w:hAnsi="Times New Roman" w:cs="Times New Roman"/>
            <w:color w:val="FF0000"/>
          </w:rPr>
          <w:t>a neutral stimulus</w:t>
        </w:r>
      </w:ins>
      <w:ins w:id="62" w:author="Romano, Michael, Francis" w:date="2019-03-04T13:23:00Z">
        <w:r w:rsidR="00CF75C1">
          <w:rPr>
            <w:rFonts w:ascii="Times New Roman" w:eastAsiaTheme="minorEastAsia" w:hAnsi="Times New Roman" w:cs="Times New Roman"/>
            <w:color w:val="FF0000"/>
          </w:rPr>
          <w:t xml:space="preserve"> (NS)</w:t>
        </w:r>
      </w:ins>
      <w:ins w:id="63" w:author="Romano, Michael, Francis" w:date="2019-03-04T13:17:00Z">
        <w:r w:rsidR="002E4091">
          <w:rPr>
            <w:rFonts w:ascii="Times New Roman" w:eastAsiaTheme="minorEastAsia" w:hAnsi="Times New Roman" w:cs="Times New Roman"/>
            <w:color w:val="FF0000"/>
          </w:rPr>
          <w:t xml:space="preserve"> and a conditioned stimulus (CS)</w:t>
        </w:r>
      </w:ins>
      <w:r w:rsidRPr="00511A1A">
        <w:rPr>
          <w:rFonts w:ascii="Times New Roman" w:eastAsiaTheme="minorEastAsia" w:hAnsi="Times New Roman" w:cs="Times New Roman"/>
          <w:color w:val="FF0000"/>
        </w:rPr>
        <w:t xml:space="preserve">. </w:t>
      </w:r>
      <w:ins w:id="64" w:author="Romano, Michael, Francis" w:date="2019-03-04T13:23:00Z">
        <w:r w:rsidR="00CF75C1">
          <w:rPr>
            <w:rFonts w:ascii="Times New Roman" w:eastAsiaTheme="minorEastAsia" w:hAnsi="Times New Roman" w:cs="Times New Roman"/>
            <w:color w:val="FF0000"/>
          </w:rPr>
          <w:t xml:space="preserve">In this </w:t>
        </w:r>
      </w:ins>
      <w:ins w:id="65" w:author="howard" w:date="2019-03-05T11:52:00Z">
        <w:r w:rsidR="00AA4FF4">
          <w:rPr>
            <w:rFonts w:ascii="Times New Roman" w:eastAsiaTheme="minorEastAsia" w:hAnsi="Times New Roman" w:cs="Times New Roman"/>
            <w:color w:val="FF0000"/>
          </w:rPr>
          <w:t xml:space="preserve">type of </w:t>
        </w:r>
      </w:ins>
      <w:ins w:id="66" w:author="Romano, Michael, Francis" w:date="2019-03-04T13:23:00Z">
        <w:r w:rsidR="00CF75C1">
          <w:rPr>
            <w:rFonts w:ascii="Times New Roman" w:eastAsiaTheme="minorEastAsia" w:hAnsi="Times New Roman" w:cs="Times New Roman"/>
            <w:color w:val="FF0000"/>
          </w:rPr>
          <w:t>experiment, each trial c</w:t>
        </w:r>
        <w:r w:rsidR="00017F9F">
          <w:rPr>
            <w:rFonts w:ascii="Times New Roman" w:eastAsiaTheme="minorEastAsia" w:hAnsi="Times New Roman" w:cs="Times New Roman"/>
            <w:color w:val="FF0000"/>
          </w:rPr>
          <w:t xml:space="preserve">onsists of a </w:t>
        </w:r>
      </w:ins>
      <w:ins w:id="67" w:author="Romano, Michael, Francis" w:date="2019-03-04T13:31:00Z">
        <w:r w:rsidR="00017F9F">
          <w:rPr>
            <w:rFonts w:ascii="Times New Roman" w:eastAsiaTheme="minorEastAsia" w:hAnsi="Times New Roman" w:cs="Times New Roman"/>
            <w:color w:val="FF0000"/>
          </w:rPr>
          <w:t>pre-stimulus</w:t>
        </w:r>
      </w:ins>
      <w:ins w:id="68" w:author="Romano, Michael, Francis" w:date="2019-03-04T13:23:00Z">
        <w:r w:rsidR="00017F9F">
          <w:rPr>
            <w:rFonts w:ascii="Times New Roman" w:eastAsiaTheme="minorEastAsia" w:hAnsi="Times New Roman" w:cs="Times New Roman"/>
            <w:color w:val="FF0000"/>
          </w:rPr>
          <w:t xml:space="preserve"> period, </w:t>
        </w:r>
        <w:r w:rsidR="00CF75C1">
          <w:rPr>
            <w:rFonts w:ascii="Times New Roman" w:eastAsiaTheme="minorEastAsia" w:hAnsi="Times New Roman" w:cs="Times New Roman"/>
            <w:color w:val="FF0000"/>
          </w:rPr>
          <w:t>the delivery of a NS or CS</w:t>
        </w:r>
      </w:ins>
      <w:ins w:id="69" w:author="Romano, Michael, Francis" w:date="2019-03-04T13:24:00Z">
        <w:r w:rsidR="00CF75C1">
          <w:rPr>
            <w:rFonts w:ascii="Times New Roman" w:eastAsiaTheme="minorEastAsia" w:hAnsi="Times New Roman" w:cs="Times New Roman"/>
            <w:color w:val="FF0000"/>
          </w:rPr>
          <w:t xml:space="preserve"> (randomly selected)</w:t>
        </w:r>
      </w:ins>
      <w:ins w:id="70" w:author="Romano, Michael, Francis" w:date="2019-03-04T13:31:00Z">
        <w:r w:rsidR="00017F9F">
          <w:rPr>
            <w:rFonts w:ascii="Times New Roman" w:eastAsiaTheme="minorEastAsia" w:hAnsi="Times New Roman" w:cs="Times New Roman"/>
            <w:color w:val="FF0000"/>
          </w:rPr>
          <w:t>, the possible delivery of an unconditioned stimulus (gentle puff), and an inter-trial interval with temporal jitter</w:t>
        </w:r>
      </w:ins>
      <w:ins w:id="71" w:author="Romano, Michael, Francis" w:date="2019-03-04T13:23:00Z">
        <w:r w:rsidR="00CF75C1">
          <w:rPr>
            <w:rFonts w:ascii="Times New Roman" w:eastAsiaTheme="minorEastAsia" w:hAnsi="Times New Roman" w:cs="Times New Roman"/>
            <w:color w:val="FF0000"/>
          </w:rPr>
          <w:t xml:space="preserve">. </w:t>
        </w:r>
      </w:ins>
      <w:ins w:id="72" w:author="Romano, Michael, Francis" w:date="2019-03-04T13:32:00Z">
        <w:r w:rsidR="00017F9F">
          <w:rPr>
            <w:rFonts w:ascii="Times New Roman" w:eastAsiaTheme="minorEastAsia" w:hAnsi="Times New Roman" w:cs="Times New Roman"/>
            <w:color w:val="FF0000"/>
          </w:rPr>
          <w:t>T</w:t>
        </w:r>
      </w:ins>
      <w:ins w:id="73" w:author="Romano, Michael, Francis" w:date="2019-03-04T13:23:00Z">
        <w:r w:rsidR="00CF75C1">
          <w:rPr>
            <w:rFonts w:ascii="Times New Roman" w:eastAsiaTheme="minorEastAsia" w:hAnsi="Times New Roman" w:cs="Times New Roman"/>
            <w:color w:val="FF0000"/>
          </w:rPr>
          <w:t>he CS is followed by a gentle puff</w:t>
        </w:r>
      </w:ins>
      <w:ins w:id="74" w:author="Romano, Michael, Francis" w:date="2019-03-04T13:32:00Z">
        <w:r w:rsidR="00017F9F">
          <w:rPr>
            <w:rFonts w:ascii="Times New Roman" w:eastAsiaTheme="minorEastAsia" w:hAnsi="Times New Roman" w:cs="Times New Roman"/>
            <w:color w:val="FF0000"/>
          </w:rPr>
          <w:t>, but the NS is not</w:t>
        </w:r>
      </w:ins>
      <w:ins w:id="75" w:author="Romano, Michael, Francis" w:date="2019-03-04T13:23:00Z">
        <w:r w:rsidR="00CF75C1">
          <w:rPr>
            <w:rFonts w:ascii="Times New Roman" w:eastAsiaTheme="minorEastAsia" w:hAnsi="Times New Roman" w:cs="Times New Roman"/>
            <w:color w:val="FF0000"/>
          </w:rPr>
          <w:t>.</w:t>
        </w:r>
      </w:ins>
      <w:ins w:id="76" w:author="Romano, Michael, Francis" w:date="2019-03-04T13:24:00Z">
        <w:r w:rsidR="000147F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 xml:space="preserve">The user interface allows the user to specify </w:t>
      </w:r>
      <w:ins w:id="77" w:author="howard" w:date="2019-03-05T11:53:00Z">
        <w:r w:rsidR="00AA4FF4">
          <w:rPr>
            <w:rFonts w:ascii="Times New Roman" w:eastAsiaTheme="minorEastAsia" w:hAnsi="Times New Roman" w:cs="Times New Roman"/>
            <w:color w:val="FF0000"/>
          </w:rPr>
          <w:t xml:space="preserve">1 or 2 tones, </w:t>
        </w:r>
      </w:ins>
      <w:r w:rsidRPr="00511A1A">
        <w:rPr>
          <w:rFonts w:ascii="Times New Roman" w:eastAsiaTheme="minorEastAsia" w:hAnsi="Times New Roman" w:cs="Times New Roman"/>
          <w:color w:val="FF0000"/>
        </w:rPr>
        <w:t>the length of each trial,</w:t>
      </w:r>
      <w:ins w:id="78" w:author="Romano, Michael, Francis" w:date="2019-03-04T13:18:00Z">
        <w:r w:rsidR="005836FB">
          <w:rPr>
            <w:rFonts w:ascii="Times New Roman" w:eastAsiaTheme="minorEastAsia" w:hAnsi="Times New Roman" w:cs="Times New Roman"/>
            <w:color w:val="FF0000"/>
          </w:rPr>
          <w:t xml:space="preserve"> the </w:t>
        </w:r>
      </w:ins>
      <w:ins w:id="79" w:author="Romano, Michael, Francis" w:date="2019-03-04T13:24:00Z">
        <w:r w:rsidR="00F55604">
          <w:rPr>
            <w:rFonts w:ascii="Times New Roman" w:eastAsiaTheme="minorEastAsia" w:hAnsi="Times New Roman" w:cs="Times New Roman"/>
            <w:color w:val="FF0000"/>
          </w:rPr>
          <w:t>range</w:t>
        </w:r>
      </w:ins>
      <w:ins w:id="80" w:author="Romano, Michael, Francis" w:date="2019-03-04T13:18:00Z">
        <w:r w:rsidR="005836FB">
          <w:rPr>
            <w:rFonts w:ascii="Times New Roman" w:eastAsiaTheme="minorEastAsia" w:hAnsi="Times New Roman" w:cs="Times New Roman"/>
            <w:color w:val="FF0000"/>
          </w:rPr>
          <w:t xml:space="preserve"> of temporal jitter,</w:t>
        </w:r>
      </w:ins>
      <w:r w:rsidRPr="00511A1A">
        <w:rPr>
          <w:rFonts w:ascii="Times New Roman" w:eastAsiaTheme="minorEastAsia" w:hAnsi="Times New Roman" w:cs="Times New Roman"/>
          <w:color w:val="FF0000"/>
        </w:rPr>
        <w:t xml:space="preserve"> the number of trials</w:t>
      </w:r>
      <w:ins w:id="81" w:author="Romano, Michael, Francis" w:date="2019-03-04T13:18:00Z">
        <w:del w:id="82" w:author="howard" w:date="2019-03-05T11:53:00Z">
          <w:r w:rsidR="005836FB" w:rsidDel="00AA4FF4">
            <w:rPr>
              <w:rFonts w:ascii="Times New Roman" w:eastAsiaTheme="minorEastAsia" w:hAnsi="Times New Roman" w:cs="Times New Roman"/>
              <w:color w:val="FF0000"/>
            </w:rPr>
            <w:delText xml:space="preserve"> </w:delText>
          </w:r>
        </w:del>
      </w:ins>
      <w:ins w:id="83" w:author="Romano, Michael, Francis" w:date="2019-03-04T13:22:00Z">
        <w:del w:id="84" w:author="howard" w:date="2019-03-05T11:53:00Z">
          <w:r w:rsidR="00CF75C1" w:rsidDel="00AA4FF4">
            <w:rPr>
              <w:rFonts w:ascii="Times New Roman" w:eastAsiaTheme="minorEastAsia" w:hAnsi="Times New Roman" w:cs="Times New Roman"/>
              <w:color w:val="FF0000"/>
            </w:rPr>
            <w:delText>for</w:delText>
          </w:r>
        </w:del>
      </w:ins>
      <w:ins w:id="85" w:author="Romano, Michael, Francis" w:date="2019-03-04T13:18:00Z">
        <w:del w:id="86" w:author="howard" w:date="2019-03-05T11:53:00Z">
          <w:r w:rsidR="005836FB" w:rsidDel="00AA4FF4">
            <w:rPr>
              <w:rFonts w:ascii="Times New Roman" w:eastAsiaTheme="minorEastAsia" w:hAnsi="Times New Roman" w:cs="Times New Roman"/>
              <w:color w:val="FF0000"/>
            </w:rPr>
            <w:delText xml:space="preserve"> each of the two tones</w:delText>
          </w:r>
        </w:del>
      </w:ins>
      <w:r w:rsidRPr="00511A1A">
        <w:rPr>
          <w:rFonts w:ascii="Times New Roman" w:eastAsiaTheme="minorEastAsia" w:hAnsi="Times New Roman" w:cs="Times New Roman"/>
          <w:color w:val="FF0000"/>
        </w:rPr>
        <w:t xml:space="preserve">, </w:t>
      </w:r>
      <w:del w:id="87" w:author="Romano, Michael, Francis" w:date="2019-03-04T13:18:00Z">
        <w:r w:rsidRPr="00511A1A" w:rsidDel="005836FB">
          <w:rPr>
            <w:rFonts w:ascii="Times New Roman" w:eastAsiaTheme="minorEastAsia" w:hAnsi="Times New Roman" w:cs="Times New Roman"/>
            <w:color w:val="FF0000"/>
          </w:rPr>
          <w:delText xml:space="preserve">and </w:delText>
        </w:r>
      </w:del>
      <w:r w:rsidRPr="00511A1A">
        <w:rPr>
          <w:rFonts w:ascii="Times New Roman" w:eastAsiaTheme="minorEastAsia" w:hAnsi="Times New Roman" w:cs="Times New Roman"/>
          <w:color w:val="FF0000"/>
        </w:rPr>
        <w:t xml:space="preserve">the timings of </w:t>
      </w:r>
      <w:del w:id="88" w:author="Romano, Michael, Francis" w:date="2019-03-04T13:17:00Z">
        <w:r w:rsidRPr="00511A1A" w:rsidDel="005836FB">
          <w:rPr>
            <w:rFonts w:ascii="Times New Roman" w:eastAsiaTheme="minorEastAsia" w:hAnsi="Times New Roman" w:cs="Times New Roman"/>
            <w:color w:val="FF0000"/>
          </w:rPr>
          <w:delText xml:space="preserve">two </w:delText>
        </w:r>
      </w:del>
      <w:ins w:id="89" w:author="Romano, Michael, Francis" w:date="2019-03-04T13:17:00Z">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one</w:t>
      </w:r>
      <w:ins w:id="90" w:author="howard" w:date="2019-03-05T11:53: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91" w:author="howard" w:date="2019-03-05T11:53:00Z">
        <w:r w:rsidR="00AA4FF4">
          <w:rPr>
            <w:rFonts w:ascii="Times New Roman" w:eastAsiaTheme="minorEastAsia" w:hAnsi="Times New Roman" w:cs="Times New Roman"/>
            <w:color w:val="FF0000"/>
          </w:rPr>
          <w:t>)</w:t>
        </w:r>
      </w:ins>
      <w:ins w:id="92" w:author="Romano, Michael, Francis" w:date="2019-03-04T13:18:00Z">
        <w:r w:rsidR="005836FB">
          <w:rPr>
            <w:rFonts w:ascii="Times New Roman" w:eastAsiaTheme="minorEastAsia" w:hAnsi="Times New Roman" w:cs="Times New Roman"/>
            <w:color w:val="FF0000"/>
          </w:rPr>
          <w:t xml:space="preserve">, and </w:t>
        </w:r>
      </w:ins>
      <w:del w:id="93" w:author="Romano, Michael, Francis" w:date="2019-03-04T13:18:00Z">
        <w:r w:rsidRPr="00511A1A" w:rsidDel="005836FB">
          <w:rPr>
            <w:rFonts w:ascii="Times New Roman" w:eastAsiaTheme="minorEastAsia" w:hAnsi="Times New Roman" w:cs="Times New Roman"/>
            <w:color w:val="FF0000"/>
          </w:rPr>
          <w:delText xml:space="preserve"> as well as </w:delText>
        </w:r>
      </w:del>
      <w:r w:rsidRPr="00511A1A">
        <w:rPr>
          <w:rFonts w:ascii="Times New Roman" w:eastAsiaTheme="minorEastAsia" w:hAnsi="Times New Roman" w:cs="Times New Roman"/>
          <w:color w:val="FF0000"/>
        </w:rPr>
        <w:t xml:space="preserve">the timing of a gentle </w:t>
      </w:r>
      <w:proofErr w:type="spellStart"/>
      <w:r w:rsidRPr="00511A1A">
        <w:rPr>
          <w:rFonts w:ascii="Times New Roman" w:eastAsiaTheme="minorEastAsia" w:hAnsi="Times New Roman" w:cs="Times New Roman"/>
          <w:color w:val="FF0000"/>
        </w:rPr>
        <w:t>puff</w:t>
      </w:r>
      <w:del w:id="94" w:author="Romano, Michael, Francis" w:date="2019-03-04T13:18:00Z">
        <w:r w:rsidRPr="00511A1A" w:rsidDel="005836FB">
          <w:rPr>
            <w:rFonts w:ascii="Times New Roman" w:eastAsiaTheme="minorEastAsia" w:hAnsi="Times New Roman" w:cs="Times New Roman"/>
            <w:color w:val="FF0000"/>
          </w:rPr>
          <w:delText xml:space="preserve"> </w:delText>
        </w:r>
      </w:del>
      <w:ins w:id="95" w:author="Romano, Michael, Francis" w:date="2019-03-04T13:18:00Z">
        <w:r w:rsidR="005836FB">
          <w:rPr>
            <w:rFonts w:ascii="Times New Roman" w:eastAsiaTheme="minorEastAsia" w:hAnsi="Times New Roman" w:cs="Times New Roman"/>
            <w:color w:val="FF0000"/>
          </w:rPr>
          <w:t>with</w:t>
        </w:r>
        <w:proofErr w:type="spellEnd"/>
        <w:r w:rsidR="005836FB">
          <w:rPr>
            <w:rFonts w:ascii="Times New Roman" w:eastAsiaTheme="minorEastAsia" w:hAnsi="Times New Roman" w:cs="Times New Roman"/>
            <w:color w:val="FF0000"/>
          </w:rPr>
          <w:t xml:space="preserve"> respect to the CS</w:t>
        </w:r>
      </w:ins>
      <w:del w:id="96" w:author="Romano, Michael, Francis" w:date="2019-03-04T13:18:00Z">
        <w:r w:rsidRPr="00511A1A" w:rsidDel="005836FB">
          <w:rPr>
            <w:rFonts w:ascii="Times New Roman" w:eastAsiaTheme="minorEastAsia" w:hAnsi="Times New Roman" w:cs="Times New Roman"/>
            <w:color w:val="FF0000"/>
          </w:rPr>
          <w:delText>following the second tone</w:delText>
        </w:r>
      </w:del>
      <w:r w:rsidRPr="00511A1A">
        <w:rPr>
          <w:rFonts w:ascii="Times New Roman" w:eastAsiaTheme="minorEastAsia" w:hAnsi="Times New Roman" w:cs="Times New Roman"/>
          <w:color w:val="FF0000"/>
        </w:rPr>
        <w:t>. The user can further specify the amplitudes of each of the</w:t>
      </w:r>
      <w:del w:id="97" w:author="howard" w:date="2019-03-05T11:54:00Z">
        <w:r w:rsidRPr="00511A1A" w:rsidDel="00AA4FF4">
          <w:rPr>
            <w:rFonts w:ascii="Times New Roman" w:eastAsiaTheme="minorEastAsia" w:hAnsi="Times New Roman" w:cs="Times New Roman"/>
            <w:color w:val="FF0000"/>
          </w:rPr>
          <w:delText xml:space="preserve"> two</w:delText>
        </w:r>
      </w:del>
      <w:r w:rsidRPr="00511A1A">
        <w:rPr>
          <w:rFonts w:ascii="Times New Roman" w:eastAsiaTheme="minorEastAsia" w:hAnsi="Times New Roman" w:cs="Times New Roman"/>
          <w:color w:val="FF0000"/>
        </w:rPr>
        <w:t xml:space="preserve"> tone</w:t>
      </w:r>
      <w:ins w:id="98"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99"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 their frequencies and their duration</w:t>
      </w:r>
      <w:del w:id="100" w:author="Romano, Michael, Francis" w:date="2019-03-04T13:18:00Z">
        <w:r w:rsidRPr="00511A1A" w:rsidDel="005836FB">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a</w:t>
      </w:r>
      <w:ins w:id="101" w:author="Romano, Michael, Francis" w:date="2019-03-04T13:18:00Z">
        <w:r w:rsidR="005836FB">
          <w:rPr>
            <w:rFonts w:ascii="Times New Roman" w:eastAsiaTheme="minorEastAsia" w:hAnsi="Times New Roman" w:cs="Times New Roman"/>
            <w:color w:val="FF0000"/>
          </w:rPr>
          <w:t xml:space="preserve">s well as </w:t>
        </w:r>
      </w:ins>
      <w:del w:id="102" w:author="Romano, Michael, Francis" w:date="2019-03-04T13:18:00Z">
        <w:r w:rsidRPr="00511A1A" w:rsidDel="005836FB">
          <w:rPr>
            <w:rFonts w:ascii="Times New Roman" w:eastAsiaTheme="minorEastAsia" w:hAnsi="Times New Roman" w:cs="Times New Roman"/>
            <w:color w:val="FF0000"/>
          </w:rPr>
          <w:delText>nd</w:delText>
        </w:r>
      </w:del>
      <w:r w:rsidRPr="00511A1A">
        <w:rPr>
          <w:rFonts w:ascii="Times New Roman" w:eastAsiaTheme="minorEastAsia" w:hAnsi="Times New Roman" w:cs="Times New Roman"/>
          <w:color w:val="FF0000"/>
        </w:rPr>
        <w:t xml:space="preserve"> the duration of the gentle puff.</w:t>
      </w:r>
    </w:p>
    <w:p w14:paraId="5A962EA3" w14:textId="36F8B084"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 we utilized a 2000 Hz sound</w:t>
      </w:r>
      <w:ins w:id="103" w:author="Romano, Michael, Francis" w:date="2019-03-04T13:19:00Z">
        <w:r w:rsidR="00E70627">
          <w:rPr>
            <w:rFonts w:ascii="Times New Roman" w:eastAsiaTheme="minorEastAsia" w:hAnsi="Times New Roman" w:cs="Times New Roman"/>
            <w:color w:val="FF0000"/>
          </w:rPr>
          <w:t xml:space="preserve"> </w:t>
        </w:r>
        <w:del w:id="104" w:author="howard" w:date="2019-03-05T11:56:00Z">
          <w:r w:rsidR="00E70627" w:rsidDel="00AA4FF4">
            <w:rPr>
              <w:rFonts w:ascii="Times New Roman" w:eastAsiaTheme="minorEastAsia" w:hAnsi="Times New Roman" w:cs="Times New Roman"/>
              <w:color w:val="FF0000"/>
            </w:rPr>
            <w:delText xml:space="preserve">as a neutral stimulus </w:delText>
          </w:r>
        </w:del>
        <w:r w:rsidR="00E70627">
          <w:rPr>
            <w:rFonts w:ascii="Times New Roman" w:eastAsiaTheme="minorEastAsia" w:hAnsi="Times New Roman" w:cs="Times New Roman"/>
            <w:color w:val="FF0000"/>
          </w:rPr>
          <w:t xml:space="preserve">and </w:t>
        </w:r>
      </w:ins>
      <w:del w:id="105" w:author="Romano, Michael, Francis" w:date="2019-03-04T13:19:00Z">
        <w:r w:rsidRPr="00511A1A" w:rsidDel="00E70627">
          <w:rPr>
            <w:rFonts w:ascii="Times New Roman" w:eastAsiaTheme="minorEastAsia" w:hAnsi="Times New Roman" w:cs="Times New Roman"/>
            <w:color w:val="FF0000"/>
          </w:rPr>
          <w:delText xml:space="preserve"> followed by </w:delText>
        </w:r>
      </w:del>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 xml:space="preserve">sound </w:t>
      </w:r>
      <w:ins w:id="106" w:author="Romano, Michael, Francis" w:date="2019-03-04T13:25:00Z">
        <w:del w:id="107" w:author="howard" w:date="2019-03-05T11:56:00Z">
          <w:r w:rsidR="00307F02" w:rsidDel="00AA4FF4">
            <w:rPr>
              <w:rFonts w:ascii="Times New Roman" w:eastAsiaTheme="minorEastAsia" w:hAnsi="Times New Roman" w:cs="Times New Roman"/>
              <w:color w:val="FF0000"/>
            </w:rPr>
            <w:delText xml:space="preserve">as a CS </w:delText>
          </w:r>
        </w:del>
      </w:ins>
      <w:r w:rsidR="005A50E8" w:rsidRPr="00511A1A">
        <w:rPr>
          <w:rFonts w:ascii="Times New Roman" w:eastAsiaTheme="minorEastAsia" w:hAnsi="Times New Roman" w:cs="Times New Roman"/>
          <w:color w:val="FF0000"/>
        </w:rPr>
        <w:t>and</w:t>
      </w:r>
      <w:r w:rsidRPr="00511A1A">
        <w:rPr>
          <w:rFonts w:ascii="Times New Roman" w:eastAsiaTheme="minorEastAsia" w:hAnsi="Times New Roman" w:cs="Times New Roman"/>
          <w:color w:val="FF0000"/>
        </w:rPr>
        <w:t xml:space="preserve"> recorded both using the aforementioned TDT system. We specified amplitudes of 0.</w:t>
      </w:r>
      <w:ins w:id="108" w:author="Romano, Michael, Francis" w:date="2019-03-04T13:25:00Z">
        <w:r w:rsidR="00D37BD4">
          <w:rPr>
            <w:rFonts w:ascii="Times New Roman" w:eastAsiaTheme="minorEastAsia" w:hAnsi="Times New Roman" w:cs="Times New Roman"/>
            <w:color w:val="FF0000"/>
          </w:rPr>
          <w:t>1</w:t>
        </w:r>
      </w:ins>
      <w:del w:id="109" w:author="Romano, Michael, Francis" w:date="2019-03-04T13:25:00Z">
        <w:r w:rsidRPr="00511A1A" w:rsidDel="00D37BD4">
          <w:rPr>
            <w:rFonts w:ascii="Times New Roman" w:eastAsiaTheme="minorEastAsia" w:hAnsi="Times New Roman" w:cs="Times New Roman"/>
            <w:color w:val="FF0000"/>
          </w:rPr>
          <w:delText>05</w:delText>
        </w:r>
      </w:del>
      <w:ins w:id="110" w:author="Romano, Michael, Francis" w:date="2019-03-04T13:32:00Z">
        <w:r w:rsidR="00022978">
          <w:rPr>
            <w:rFonts w:ascii="Times New Roman" w:eastAsiaTheme="minorEastAsia" w:hAnsi="Times New Roman" w:cs="Times New Roman"/>
            <w:color w:val="FF0000"/>
          </w:rPr>
          <w:t xml:space="preserve"> out of a maximum of 1</w:t>
        </w:r>
      </w:ins>
      <w:ins w:id="111" w:author="Romano, Michael, Francis" w:date="2019-03-04T13:25:00Z">
        <w:r w:rsidR="00D37BD4">
          <w:rPr>
            <w:rFonts w:ascii="Times New Roman" w:eastAsiaTheme="minorEastAsia" w:hAnsi="Times New Roman" w:cs="Times New Roman"/>
            <w:color w:val="FF0000"/>
          </w:rPr>
          <w:t xml:space="preserve"> for both tones</w:t>
        </w:r>
      </w:ins>
      <w:del w:id="112" w:author="Romano, Michael, Francis" w:date="2019-03-04T13:25:00Z">
        <w:r w:rsidRPr="00511A1A" w:rsidDel="00D37BD4">
          <w:rPr>
            <w:rFonts w:ascii="Times New Roman" w:eastAsiaTheme="minorEastAsia" w:hAnsi="Times New Roman" w:cs="Times New Roman"/>
            <w:color w:val="FF0000"/>
          </w:rPr>
          <w:delText xml:space="preserve"> and 0.2 (out of a maximum of 1), respectively</w:delText>
        </w:r>
      </w:del>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w:t>
      </w:r>
      <w:del w:id="113" w:author="Romano, Michael, Francis" w:date="2019-03-04T13:26:00Z">
        <w:r w:rsidRPr="00511A1A" w:rsidDel="00D37BD4">
          <w:rPr>
            <w:rFonts w:ascii="Times New Roman" w:eastAsiaTheme="minorEastAsia" w:hAnsi="Times New Roman" w:cs="Times New Roman"/>
            <w:color w:val="FF0000"/>
          </w:rPr>
          <w:delText xml:space="preserve"> for the </w:delText>
        </w:r>
      </w:del>
      <w:del w:id="114" w:author="Romano, Michael, Francis" w:date="2019-03-04T13:25:00Z">
        <w:r w:rsidRPr="00511A1A" w:rsidDel="00D37BD4">
          <w:rPr>
            <w:rFonts w:ascii="Times New Roman" w:eastAsiaTheme="minorEastAsia" w:hAnsi="Times New Roman" w:cs="Times New Roman"/>
            <w:color w:val="FF0000"/>
          </w:rPr>
          <w:delText xml:space="preserve">lower amplitude 2000 Hz signal and 0.05 for the higher amplitude 8000 Hz </w:delText>
        </w:r>
      </w:del>
      <w:del w:id="115" w:author="Romano, Michael, Francis" w:date="2019-03-04T13:26:00Z">
        <w:r w:rsidRPr="00511A1A" w:rsidDel="00D37BD4">
          <w:rPr>
            <w:rFonts w:ascii="Times New Roman" w:eastAsiaTheme="minorEastAsia" w:hAnsi="Times New Roman" w:cs="Times New Roman"/>
            <w:color w:val="FF0000"/>
          </w:rPr>
          <w:delText>signal</w:delText>
        </w:r>
      </w:del>
      <w:r w:rsidRPr="00511A1A">
        <w:rPr>
          <w:rFonts w:ascii="Times New Roman" w:eastAsiaTheme="minorEastAsia" w:hAnsi="Times New Roman" w:cs="Times New Roman"/>
          <w:color w:val="FF0000"/>
        </w:rPr>
        <w:t xml:space="preserve">. </w:t>
      </w:r>
      <w:del w:id="116" w:author="Romano, Michael, Francis" w:date="2019-03-04T13:26:00Z">
        <w:r w:rsidR="00D76980" w:rsidDel="00D37BD4">
          <w:rPr>
            <w:rFonts w:ascii="Times New Roman" w:eastAsiaTheme="minorEastAsia" w:hAnsi="Times New Roman" w:cs="Times New Roman"/>
            <w:color w:val="FF0000"/>
          </w:rPr>
          <w:delText>Each of these was</w:delText>
        </w:r>
      </w:del>
      <w:ins w:id="117" w:author="Romano, Michael, Francis" w:date="2019-03-04T13:26:00Z">
        <w:r w:rsidR="00D37BD4">
          <w:rPr>
            <w:rFonts w:ascii="Times New Roman" w:eastAsiaTheme="minorEastAsia" w:hAnsi="Times New Roman" w:cs="Times New Roman"/>
            <w:color w:val="FF0000"/>
          </w:rPr>
          <w:t>The tones were</w:t>
        </w:r>
      </w:ins>
      <w:r w:rsidR="00D76980">
        <w:rPr>
          <w:rFonts w:ascii="Times New Roman" w:eastAsiaTheme="minorEastAsia" w:hAnsi="Times New Roman" w:cs="Times New Roman"/>
          <w:color w:val="FF0000"/>
        </w:rPr>
        <w:t xml:space="preserve"> programmed to last for 800 </w:t>
      </w:r>
      <w:proofErr w:type="spellStart"/>
      <w:proofErr w:type="gramStart"/>
      <w:r w:rsidR="00D76980">
        <w:rPr>
          <w:rFonts w:ascii="Times New Roman" w:eastAsiaTheme="minorEastAsia" w:hAnsi="Times New Roman" w:cs="Times New Roman"/>
          <w:color w:val="FF0000"/>
        </w:rPr>
        <w:t>ms</w:t>
      </w:r>
      <w:proofErr w:type="gramEnd"/>
      <w:r w:rsidR="00D76980">
        <w:rPr>
          <w:rFonts w:ascii="Times New Roman" w:eastAsiaTheme="minorEastAsia" w:hAnsi="Times New Roman" w:cs="Times New Roman"/>
          <w:color w:val="FF0000"/>
        </w:rPr>
        <w:t>.</w:t>
      </w:r>
      <w:proofErr w:type="spellEnd"/>
      <w:r w:rsidR="00D76980">
        <w:rPr>
          <w:rFonts w:ascii="Times New Roman" w:eastAsiaTheme="minorEastAsia" w:hAnsi="Times New Roman" w:cs="Times New Roman"/>
          <w:color w:val="FF0000"/>
        </w:rPr>
        <w:t xml:space="preserve"> </w:t>
      </w:r>
      <w:r w:rsidRPr="00511A1A">
        <w:rPr>
          <w:rFonts w:ascii="Times New Roman" w:eastAsiaTheme="minorEastAsia" w:hAnsi="Times New Roman" w:cs="Times New Roman"/>
          <w:color w:val="FF0000"/>
        </w:rPr>
        <w:t>The signal corresponding to the “puff” output was not recorded or monitored for this demonstration</w:t>
      </w:r>
      <w:ins w:id="118" w:author="Romano, Michael, Francis" w:date="2019-03-04T13:26:00Z">
        <w:r w:rsidR="00D37BD4">
          <w:rPr>
            <w:rFonts w:ascii="Times New Roman" w:eastAsiaTheme="minorEastAsia" w:hAnsi="Times New Roman" w:cs="Times New Roman"/>
            <w:color w:val="FF0000"/>
          </w:rPr>
          <w:t xml:space="preserve">, though it was set to last for 400 </w:t>
        </w:r>
        <w:proofErr w:type="spellStart"/>
        <w:r w:rsidR="00D37BD4">
          <w:rPr>
            <w:rFonts w:ascii="Times New Roman" w:eastAsiaTheme="minorEastAsia" w:hAnsi="Times New Roman" w:cs="Times New Roman"/>
            <w:color w:val="FF0000"/>
          </w:rPr>
          <w:t>ms</w:t>
        </w:r>
        <w:proofErr w:type="spellEnd"/>
        <w:r w:rsidR="00D37BD4">
          <w:rPr>
            <w:rFonts w:ascii="Times New Roman" w:eastAsiaTheme="minorEastAsia" w:hAnsi="Times New Roman" w:cs="Times New Roman"/>
            <w:color w:val="FF0000"/>
          </w:rPr>
          <w:t xml:space="preserve"> beginning 1200 </w:t>
        </w:r>
        <w:proofErr w:type="spellStart"/>
        <w:r w:rsidR="00D37BD4">
          <w:rPr>
            <w:rFonts w:ascii="Times New Roman" w:eastAsiaTheme="minorEastAsia" w:hAnsi="Times New Roman" w:cs="Times New Roman"/>
            <w:color w:val="FF0000"/>
          </w:rPr>
          <w:t>ms</w:t>
        </w:r>
        <w:proofErr w:type="spellEnd"/>
        <w:r w:rsidR="00D37BD4">
          <w:rPr>
            <w:rFonts w:ascii="Times New Roman" w:eastAsiaTheme="minorEastAsia" w:hAnsi="Times New Roman" w:cs="Times New Roman"/>
            <w:color w:val="FF0000"/>
          </w:rPr>
          <w:t xml:space="preserve"> following the termination of </w:t>
        </w:r>
        <w:del w:id="119" w:author="howard" w:date="2019-03-05T11:56:00Z">
          <w:r w:rsidR="00D37BD4" w:rsidDel="00AA4FF4">
            <w:rPr>
              <w:rFonts w:ascii="Times New Roman" w:eastAsiaTheme="minorEastAsia" w:hAnsi="Times New Roman" w:cs="Times New Roman"/>
              <w:color w:val="FF0000"/>
            </w:rPr>
            <w:delText>the CS</w:delText>
          </w:r>
        </w:del>
      </w:ins>
      <w:ins w:id="120" w:author="howard" w:date="2019-03-05T11:56:00Z">
        <w:r w:rsidR="00AA4FF4">
          <w:rPr>
            <w:rFonts w:ascii="Times New Roman" w:eastAsiaTheme="minorEastAsia" w:hAnsi="Times New Roman" w:cs="Times New Roman"/>
            <w:color w:val="FF0000"/>
          </w:rPr>
          <w:t>one of the two tones</w:t>
        </w:r>
      </w:ins>
      <w:r w:rsidRPr="00511A1A">
        <w:rPr>
          <w:rFonts w:ascii="Times New Roman" w:eastAsiaTheme="minorEastAsia" w:hAnsi="Times New Roman" w:cs="Times New Roman"/>
          <w:color w:val="FF0000"/>
        </w:rPr>
        <w:t>.</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7D987E8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ins w:id="121" w:author="howard" w:date="2019-03-05T11:57:00Z">
        <w:r w:rsidR="00AA4FF4">
          <w:rPr>
            <w:rFonts w:ascii="Times New Roman" w:eastAsiaTheme="minorEastAsia" w:hAnsi="Times New Roman" w:cs="Times New Roman"/>
            <w:color w:val="FF0000"/>
          </w:rPr>
          <w:t xml:space="preserve"> using a single tone</w:t>
        </w:r>
      </w:ins>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71DE0F31"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del w:id="122" w:author="Romano, Michael, Francis" w:date="2019-03-04T13:34:00Z">
        <w:r w:rsidR="00465129" w:rsidRPr="00511A1A" w:rsidDel="00243F83">
          <w:rPr>
            <w:rFonts w:ascii="Times New Roman" w:hAnsi="Times New Roman" w:cs="Times New Roman"/>
            <w:color w:val="FF0000"/>
          </w:rPr>
          <w:delText>,</w:delText>
        </w:r>
      </w:del>
      <w:r w:rsidR="00465129" w:rsidRPr="00511A1A">
        <w:rPr>
          <w:rFonts w:ascii="Times New Roman" w:hAnsi="Times New Roman" w:cs="Times New Roman"/>
          <w:color w:val="FF0000"/>
        </w:rPr>
        <w:t xml:space="preserve"> </w:t>
      </w:r>
      <w:ins w:id="123" w:author="Romano, Michael, Francis" w:date="2019-03-04T13:33:00Z">
        <w:r w:rsidR="00243F83">
          <w:rPr>
            <w:rFonts w:ascii="Times New Roman" w:hAnsi="Times New Roman" w:cs="Times New Roman"/>
            <w:color w:val="FF0000"/>
          </w:rPr>
          <w:t xml:space="preserve">and </w:t>
        </w:r>
      </w:ins>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ins w:id="124" w:author="Romano, Michael, Francis" w:date="2019-03-04T13:34:00Z">
        <w:r w:rsidR="00243F83">
          <w:rPr>
            <w:rFonts w:ascii="Times New Roman" w:hAnsi="Times New Roman" w:cs="Times New Roman"/>
            <w:color w:val="FF0000"/>
          </w:rPr>
          <w:t xml:space="preserve"> using a slightly modified methodology following </w:t>
        </w:r>
        <w:proofErr w:type="spellStart"/>
        <w:r w:rsidR="00243F83">
          <w:rPr>
            <w:rFonts w:ascii="Times New Roman" w:hAnsi="Times New Roman" w:cs="Times New Roman"/>
            <w:color w:val="FF0000"/>
          </w:rPr>
          <w:t>Gritton</w:t>
        </w:r>
        <w:proofErr w:type="spellEnd"/>
        <w:r w:rsidR="00243F83">
          <w:rPr>
            <w:rFonts w:ascii="Times New Roman" w:hAnsi="Times New Roman" w:cs="Times New Roman"/>
            <w:color w:val="FF0000"/>
          </w:rPr>
          <w:t xml:space="preserve"> et al.</w:t>
        </w:r>
      </w:ins>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ins w:id="125" w:author="Romano, Michael, Francis" w:date="2019-03-04T13:34:00Z">
        <w:r w:rsidR="00243F83">
          <w:rPr>
            <w:rFonts w:ascii="Times New Roman" w:hAnsi="Times New Roman" w:cs="Times New Roman"/>
            <w:color w:val="FF0000"/>
          </w:rPr>
          <w:t xml:space="preserve"> </w:t>
        </w:r>
      </w:ins>
      <w:ins w:id="126" w:author="Romano, Michael, Francis" w:date="2019-03-04T13:35:00Z">
        <w:r w:rsidR="00243F83">
          <w:rPr>
            <w:rFonts w:ascii="Times New Roman" w:hAnsi="Times New Roman" w:cs="Times New Roman"/>
            <w:color w:val="FF0000"/>
          </w:rPr>
          <w:t xml:space="preserve">. </w:t>
        </w:r>
      </w:ins>
      <w:del w:id="127" w:author="Romano, Michael, Francis" w:date="2019-03-04T13:34:00Z">
        <w:r w:rsidR="00FC62FF" w:rsidDel="00243F83">
          <w:rPr>
            <w:rFonts w:ascii="Times New Roman" w:hAnsi="Times New Roman" w:cs="Times New Roman"/>
            <w:color w:val="FF0000"/>
          </w:rPr>
          <w:delText>,</w:delText>
        </w:r>
        <w:r w:rsidR="007A7546" w:rsidRPr="00511A1A" w:rsidDel="00243F83">
          <w:rPr>
            <w:rFonts w:ascii="Times New Roman" w:hAnsi="Times New Roman" w:cs="Times New Roman"/>
            <w:color w:val="FF0000"/>
          </w:rPr>
          <w:delText xml:space="preserve"> as follows</w:delText>
        </w:r>
      </w:del>
      <w:del w:id="128" w:author="Romano, Michael, Francis" w:date="2019-03-04T13:35:00Z">
        <w:r w:rsidR="007A7546" w:rsidRPr="00511A1A" w:rsidDel="00243F83">
          <w:rPr>
            <w:rFonts w:ascii="Times New Roman" w:hAnsi="Times New Roman" w:cs="Times New Roman"/>
            <w:color w:val="FF0000"/>
          </w:rPr>
          <w:delText xml:space="preserve">. First, </w:delText>
        </w:r>
        <w:r w:rsidR="00561C8A" w:rsidDel="00243F83">
          <w:rPr>
            <w:rFonts w:ascii="Times New Roman" w:hAnsi="Times New Roman" w:cs="Times New Roman"/>
            <w:color w:val="FF0000"/>
          </w:rPr>
          <w:delText>a spatially smoothed minimum of the first video was subtracted from each frame.</w:delText>
        </w:r>
        <w:r w:rsidR="00BC024A" w:rsidDel="00243F83">
          <w:rPr>
            <w:rFonts w:ascii="Times New Roman" w:hAnsi="Times New Roman" w:cs="Times New Roman"/>
            <w:color w:val="FF0000"/>
          </w:rPr>
          <w:delText xml:space="preserve"> </w:delText>
        </w:r>
        <w:r w:rsidR="00561C8A" w:rsidDel="00243F83">
          <w:rPr>
            <w:rFonts w:ascii="Times New Roman" w:hAnsi="Times New Roman" w:cs="Times New Roman"/>
            <w:color w:val="FF0000"/>
          </w:rPr>
          <w:delText xml:space="preserve">Next, a projection consisting of the range of all pixels in the first video was obtained, and pixels </w:delText>
        </w:r>
        <w:r w:rsidR="00BC024A" w:rsidDel="00243F83">
          <w:rPr>
            <w:rFonts w:ascii="Times New Roman" w:hAnsi="Times New Roman" w:cs="Times New Roman"/>
            <w:color w:val="FF0000"/>
          </w:rPr>
          <w:delText>with ranges less than average were identified</w:delText>
        </w:r>
        <w:r w:rsidR="00561C8A" w:rsidDel="00243F83">
          <w:rPr>
            <w:rFonts w:ascii="Times New Roman" w:hAnsi="Times New Roman" w:cs="Times New Roman"/>
            <w:color w:val="FF0000"/>
          </w:rPr>
          <w:delText>.</w:delText>
        </w:r>
        <w:r w:rsidR="00BC024A" w:rsidDel="00243F83">
          <w:rPr>
            <w:rFonts w:ascii="Times New Roman" w:hAnsi="Times New Roman" w:cs="Times New Roman"/>
            <w:color w:val="FF0000"/>
          </w:rPr>
          <w:delText xml:space="preserve"> This mask</w:delText>
        </w:r>
        <w:r w:rsidR="00112A82" w:rsidDel="00243F83">
          <w:rPr>
            <w:rFonts w:ascii="Times New Roman" w:hAnsi="Times New Roman" w:cs="Times New Roman"/>
            <w:color w:val="FF0000"/>
          </w:rPr>
          <w:delText xml:space="preserve"> consisting of these pixels</w:delText>
        </w:r>
        <w:r w:rsidR="00BC024A" w:rsidDel="00243F83">
          <w:rPr>
            <w:rFonts w:ascii="Times New Roman" w:hAnsi="Times New Roman" w:cs="Times New Roman"/>
            <w:color w:val="FF0000"/>
          </w:rPr>
          <w:delText xml:space="preserve"> was smoothed and then fluorescence values for each pixel in the smoothed mask were averaged for each frame.</w:delText>
        </w:r>
        <w:r w:rsidR="00414955" w:rsidDel="00243F83">
          <w:rPr>
            <w:rFonts w:ascii="Times New Roman" w:hAnsi="Times New Roman" w:cs="Times New Roman"/>
            <w:color w:val="FF0000"/>
          </w:rPr>
          <w:delText xml:space="preserve"> These average fluorescence values were subtracted from all pixels in the respective frame.</w:delText>
        </w:r>
      </w:del>
      <w:r w:rsidR="00414955">
        <w:rPr>
          <w:rFonts w:ascii="Times New Roman" w:hAnsi="Times New Roman" w:cs="Times New Roman"/>
          <w:color w:val="FF0000"/>
        </w:rPr>
        <w:t xml:space="preserve"> </w:t>
      </w:r>
      <w:r w:rsidR="008F2ED8">
        <w:rPr>
          <w:rFonts w:ascii="Times New Roman" w:hAnsi="Times New Roman" w:cs="Times New Roman"/>
          <w:color w:val="FF0000"/>
        </w:rPr>
        <w:t>F</w:t>
      </w:r>
      <w:del w:id="129" w:author="Romano, Michael, Francis" w:date="2019-03-04T13:35:00Z">
        <w:r w:rsidR="008F2ED8" w:rsidDel="00243F83">
          <w:rPr>
            <w:rFonts w:ascii="Times New Roman" w:hAnsi="Times New Roman" w:cs="Times New Roman"/>
            <w:color w:val="FF0000"/>
          </w:rPr>
          <w:delText>inally,</w:delText>
        </w:r>
      </w:del>
      <w:ins w:id="130" w:author="Romano, Michael, Francis" w:date="2019-03-04T13:35:00Z">
        <w:r w:rsidR="00243F83">
          <w:rPr>
            <w:rFonts w:ascii="Times New Roman" w:hAnsi="Times New Roman" w:cs="Times New Roman"/>
            <w:color w:val="FF0000"/>
          </w:rPr>
          <w:t>ollowing background subtraction</w:t>
        </w:r>
      </w:ins>
      <w:ins w:id="131" w:author="Romano, Michael, Francis" w:date="2019-03-04T13:37:00Z">
        <w:r w:rsidR="00FF031A">
          <w:rPr>
            <w:rFonts w:ascii="Times New Roman" w:hAnsi="Times New Roman" w:cs="Times New Roman"/>
            <w:color w:val="FF0000"/>
          </w:rPr>
          <w:t xml:space="preserve"> and before conversion to the uint8 data type,</w:t>
        </w:r>
      </w:ins>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ins w:id="132" w:author="Romano, Michael, Francis" w:date="2019-03-04T13:36:00Z">
        <w:r w:rsidR="00243F83">
          <w:rPr>
            <w:rFonts w:ascii="Times New Roman" w:hAnsi="Times New Roman" w:cs="Times New Roman"/>
            <w:color w:val="FF0000"/>
          </w:rPr>
          <w:t xml:space="preserve">. Then, pixel values were converted </w:t>
        </w:r>
      </w:ins>
      <w:del w:id="133" w:author="Romano, Michael, Francis" w:date="2019-03-04T13:36:00Z">
        <w:r w:rsidR="0059601B" w:rsidDel="00243F83">
          <w:rPr>
            <w:rFonts w:ascii="Times New Roman" w:hAnsi="Times New Roman" w:cs="Times New Roman"/>
            <w:color w:val="FF0000"/>
          </w:rPr>
          <w:delText xml:space="preserve"> </w:delText>
        </w:r>
        <w:r w:rsidR="00D22620" w:rsidDel="00243F83">
          <w:rPr>
            <w:rFonts w:ascii="Times New Roman" w:hAnsi="Times New Roman" w:cs="Times New Roman"/>
            <w:color w:val="FF0000"/>
          </w:rPr>
          <w:delText xml:space="preserve">before conversion </w:delText>
        </w:r>
      </w:del>
      <w:r w:rsidR="00D22620">
        <w:rPr>
          <w:rFonts w:ascii="Times New Roman" w:hAnsi="Times New Roman" w:cs="Times New Roman"/>
          <w:color w:val="FF0000"/>
        </w:rPr>
        <w:t>to the uint16 data type</w:t>
      </w:r>
      <w:ins w:id="134" w:author="Romano, Michael, Francis" w:date="2019-03-04T13:37:00Z">
        <w:r w:rsidR="00FF031A">
          <w:rPr>
            <w:rFonts w:ascii="Times New Roman" w:hAnsi="Times New Roman" w:cs="Times New Roman"/>
            <w:color w:val="FF0000"/>
          </w:rPr>
          <w:t xml:space="preserve"> instead of the uint8 data type</w:t>
        </w:r>
      </w:ins>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Pr="001D6942">
        <w:rPr>
          <w:rFonts w:ascii="Times New Roman" w:hAnsi="Times New Roman" w:cs="Times New Roman"/>
        </w:rPr>
        <w:t>) with a maximum velocity of 35.9 cm/s</w:t>
      </w:r>
      <w:ins w:id="135" w:author="Romano, Michael, Francis" w:date="2019-03-04T15:39:00Z">
        <w:r w:rsidR="003D3AEB">
          <w:rPr>
            <w:rFonts w:ascii="Times New Roman" w:hAnsi="Times New Roman" w:cs="Times New Roman"/>
          </w:rPr>
          <w:t xml:space="preserve"> (Figure 3B)</w:t>
        </w:r>
      </w:ins>
      <w:r w:rsidRPr="001D6942">
        <w:rPr>
          <w:rFonts w:ascii="Times New Roman" w:hAnsi="Times New Roman" w:cs="Times New Roman"/>
        </w:rPr>
        <w:t xml:space="preserve">, in general </w:t>
      </w:r>
      <w:ins w:id="136" w:author="howard" w:date="2019-03-05T12:19:00Z">
        <w:r w:rsidR="000C1437">
          <w:rPr>
            <w:rFonts w:ascii="Times New Roman" w:hAnsi="Times New Roman" w:cs="Times New Roman"/>
          </w:rPr>
          <w:t xml:space="preserve">in </w:t>
        </w:r>
      </w:ins>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commentRangeStart w:id="137"/>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commentRangeEnd w:id="137"/>
      <w:r w:rsidR="000E5DDE">
        <w:rPr>
          <w:rStyle w:val="CommentReference"/>
        </w:rPr>
        <w:commentReference w:id="137"/>
      </w:r>
      <w:r w:rsidRPr="001D6942">
        <w:rPr>
          <w:rFonts w:ascii="Times New Roman" w:hAnsi="Times New Roman" w:cs="Times New Roman"/>
        </w:rPr>
        <w:t xml:space="preserve">. </w:t>
      </w:r>
    </w:p>
    <w:p w14:paraId="5D3C8FD2" w14:textId="0713465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w:t>
      </w:r>
      <w:commentRangeStart w:id="138"/>
      <w:r w:rsidRPr="001D6942">
        <w:rPr>
          <w:rFonts w:ascii="Times New Roman" w:hAnsi="Times New Roman" w:cs="Times New Roman"/>
        </w:rPr>
        <w:t>theoretical</w:t>
      </w:r>
      <w:commentRangeEnd w:id="138"/>
      <w:r w:rsidR="000C1437">
        <w:rPr>
          <w:rStyle w:val="CommentReference"/>
        </w:rPr>
        <w:commentReference w:id="138"/>
      </w:r>
      <w:r w:rsidRPr="001D6942">
        <w:rPr>
          <w:rFonts w:ascii="Times New Roman" w:hAnsi="Times New Roman" w:cs="Times New Roman"/>
        </w:rPr>
        <w:t xml:space="preserve"> signal (Figure 3</w:t>
      </w:r>
      <w:ins w:id="139" w:author="Romano, Michael, Francis" w:date="2019-03-04T15:39:00Z">
        <w:r w:rsidR="003D3AEB">
          <w:rPr>
            <w:rFonts w:ascii="Times New Roman" w:hAnsi="Times New Roman" w:cs="Times New Roman"/>
          </w:rPr>
          <w:t>C</w:t>
        </w:r>
      </w:ins>
      <w:del w:id="140" w:author="Romano, Michael, Francis" w:date="2019-03-04T15:39:00Z">
        <w:r w:rsidRPr="001D6942" w:rsidDel="003D3AEB">
          <w:rPr>
            <w:rFonts w:ascii="Times New Roman" w:hAnsi="Times New Roman" w:cs="Times New Roman"/>
          </w:rPr>
          <w:delText>B</w:delText>
        </w:r>
      </w:del>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ins w:id="141" w:author="Romano, Michael, Francis" w:date="2019-03-04T15:39:00Z">
        <w:r w:rsidR="0046560F">
          <w:rPr>
            <w:rFonts w:ascii="Times New Roman" w:hAnsi="Times New Roman" w:cs="Times New Roman"/>
            <w:color w:val="FF0000"/>
          </w:rPr>
          <w:t>C</w:t>
        </w:r>
      </w:ins>
      <w:del w:id="142"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 and 3</w:t>
      </w:r>
      <w:ins w:id="143" w:author="Romano, Michael, Francis" w:date="2019-03-04T15:39:00Z">
        <w:r w:rsidR="0046560F">
          <w:rPr>
            <w:rFonts w:ascii="Times New Roman" w:hAnsi="Times New Roman" w:cs="Times New Roman"/>
            <w:color w:val="FF0000"/>
          </w:rPr>
          <w:t>C</w:t>
        </w:r>
      </w:ins>
      <w:del w:id="144"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w:t>
      </w:r>
      <w:bookmarkStart w:id="145" w:name="_GoBack"/>
      <w:r w:rsidRPr="001D6942">
        <w:rPr>
          <w:rFonts w:ascii="Times New Roman" w:hAnsi="Times New Roman" w:cs="Times New Roman"/>
        </w:rPr>
        <w:t>700</w:t>
      </w:r>
      <w:bookmarkEnd w:id="145"/>
      <w:r w:rsidRPr="001D6942">
        <w:rPr>
          <w:rFonts w:ascii="Times New Roman" w:hAnsi="Times New Roman" w:cs="Times New Roman"/>
        </w:rPr>
        <w:t>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lastRenderedPageBreak/>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3EFC55EC" w:rsidR="001A6638" w:rsidRPr="001A6638" w:rsidDel="00F21573" w:rsidRDefault="007476CB" w:rsidP="001A6638">
      <w:pPr>
        <w:ind w:firstLine="720"/>
        <w:rPr>
          <w:del w:id="146" w:author="Romano, Michael, Francis" w:date="2019-03-05T14:00:00Z"/>
          <w:color w:val="FF0000"/>
        </w:rPr>
      </w:pPr>
      <w:del w:id="147" w:author="Romano, Michael, Francis" w:date="2019-03-05T14:00:00Z">
        <w:r w:rsidDel="00F21573">
          <w:rPr>
            <w:rFonts w:ascii="Times New Roman" w:hAnsi="Times New Roman" w:cs="Times New Roman"/>
            <w:color w:val="FF0000"/>
          </w:rPr>
          <w:delText xml:space="preserve">To demonstrate </w:delText>
        </w:r>
      </w:del>
      <w:ins w:id="148" w:author="howard" w:date="2019-03-05T12:27:00Z">
        <w:del w:id="149" w:author="Romano, Michael, Francis" w:date="2019-03-05T14:00:00Z">
          <w:r w:rsidR="000C1437" w:rsidDel="00F21573">
            <w:rPr>
              <w:rFonts w:ascii="Times New Roman" w:hAnsi="Times New Roman" w:cs="Times New Roman"/>
              <w:color w:val="FF0000"/>
            </w:rPr>
            <w:delText xml:space="preserve">showcase </w:delText>
          </w:r>
        </w:del>
      </w:ins>
      <w:ins w:id="150" w:author="howard" w:date="2019-03-05T12:26:00Z">
        <w:del w:id="151" w:author="Romano, Michael, Francis" w:date="2019-03-05T14:00:00Z">
          <w:r w:rsidR="000C1437" w:rsidDel="00F21573">
            <w:rPr>
              <w:rFonts w:ascii="Times New Roman" w:hAnsi="Times New Roman" w:cs="Times New Roman"/>
              <w:color w:val="FF0000"/>
            </w:rPr>
            <w:delText xml:space="preserve">additional </w:delText>
          </w:r>
        </w:del>
      </w:ins>
      <w:del w:id="152" w:author="Romano, Michael, Francis" w:date="2019-03-05T14:00:00Z">
        <w:r w:rsidDel="00F21573">
          <w:rPr>
            <w:rFonts w:ascii="Times New Roman" w:hAnsi="Times New Roman" w:cs="Times New Roman"/>
            <w:color w:val="FF0000"/>
          </w:rPr>
          <w:delText xml:space="preserve">the </w:delText>
        </w:r>
        <w:r w:rsidR="000835D8" w:rsidDel="00F21573">
          <w:rPr>
            <w:rFonts w:ascii="Times New Roman" w:hAnsi="Times New Roman" w:cs="Times New Roman"/>
            <w:color w:val="FF0000"/>
          </w:rPr>
          <w:delText xml:space="preserve">flexibility </w:delText>
        </w:r>
        <w:r w:rsidDel="00F21573">
          <w:rPr>
            <w:rFonts w:ascii="Times New Roman" w:hAnsi="Times New Roman" w:cs="Times New Roman"/>
            <w:color w:val="FF0000"/>
          </w:rPr>
          <w:delText xml:space="preserve">of </w:delText>
        </w:r>
      </w:del>
      <w:ins w:id="153" w:author="howard" w:date="2019-03-05T12:27:00Z">
        <w:del w:id="154" w:author="Romano, Michael, Francis" w:date="2019-03-05T14:00:00Z">
          <w:r w:rsidR="000C1437" w:rsidDel="00F21573">
            <w:rPr>
              <w:rFonts w:ascii="Times New Roman" w:hAnsi="Times New Roman" w:cs="Times New Roman"/>
              <w:color w:val="FF0000"/>
            </w:rPr>
            <w:delText xml:space="preserve">the </w:delText>
          </w:r>
        </w:del>
      </w:ins>
      <w:del w:id="155" w:author="Romano, Michael, Francis" w:date="2019-03-05T14:00:00Z">
        <w:r w:rsidDel="00F21573">
          <w:rPr>
            <w:rFonts w:ascii="Times New Roman" w:hAnsi="Times New Roman" w:cs="Times New Roman"/>
            <w:color w:val="FF0000"/>
          </w:rPr>
          <w:delText>Teensy-interface</w:delText>
        </w:r>
        <w:r w:rsidR="000835D8" w:rsidDel="00F21573">
          <w:rPr>
            <w:rFonts w:ascii="Times New Roman" w:hAnsi="Times New Roman" w:cs="Times New Roman"/>
            <w:color w:val="FF0000"/>
          </w:rPr>
          <w:delText>, we adapted the tone</w:delText>
        </w:r>
      </w:del>
      <w:del w:id="156" w:author="Romano, Michael, Francis" w:date="2019-03-04T14:13:00Z">
        <w:r w:rsidR="0059261E" w:rsidDel="00A47A3F">
          <w:rPr>
            <w:rFonts w:ascii="Times New Roman" w:hAnsi="Times New Roman" w:cs="Times New Roman"/>
            <w:color w:val="FF0000"/>
          </w:rPr>
          <w:delText xml:space="preserve"> </w:delText>
        </w:r>
      </w:del>
      <w:del w:id="157" w:author="Romano, Michael, Francis" w:date="2019-03-05T14:00:00Z">
        <w:r w:rsidR="000835D8" w:rsidDel="00F21573">
          <w:rPr>
            <w:rFonts w:ascii="Times New Roman" w:hAnsi="Times New Roman" w:cs="Times New Roman"/>
            <w:color w:val="FF0000"/>
          </w:rPr>
          <w:delText xml:space="preserve">-puff experiment to a </w:delText>
        </w:r>
      </w:del>
      <w:ins w:id="158" w:author="howard" w:date="2019-03-05T12:27:00Z">
        <w:del w:id="159" w:author="Romano, Michael, Francis" w:date="2019-03-05T14:00:00Z">
          <w:r w:rsidR="000C1437" w:rsidDel="00F21573">
            <w:rPr>
              <w:rFonts w:ascii="Times New Roman" w:hAnsi="Times New Roman" w:cs="Times New Roman"/>
              <w:color w:val="FF0000"/>
            </w:rPr>
            <w:delText xml:space="preserve">platform allowing for </w:delText>
          </w:r>
        </w:del>
      </w:ins>
      <w:ins w:id="160" w:author="X Han" w:date="2019-02-28T14:05:00Z">
        <w:del w:id="161" w:author="Romano, Michael, Francis" w:date="2019-03-05T14:00:00Z">
          <w:r w:rsidR="000835D8" w:rsidDel="00F21573">
            <w:rPr>
              <w:rFonts w:ascii="Times New Roman" w:hAnsi="Times New Roman" w:cs="Times New Roman"/>
              <w:color w:val="FF0000"/>
            </w:rPr>
            <w:delText>tone</w:delText>
          </w:r>
        </w:del>
        <w:del w:id="162" w:author="Romano, Michael, Francis" w:date="2019-03-04T13:52:00Z">
          <w:r w:rsidR="000835D8" w:rsidDel="00DC32C7">
            <w:rPr>
              <w:rFonts w:ascii="Times New Roman" w:hAnsi="Times New Roman" w:cs="Times New Roman"/>
              <w:color w:val="FF0000"/>
            </w:rPr>
            <w:delText>-delay-tone</w:delText>
          </w:r>
        </w:del>
        <w:del w:id="163" w:author="Romano, Michael, Francis" w:date="2019-03-05T14:00:00Z">
          <w:r w:rsidR="000835D8" w:rsidDel="00F21573">
            <w:rPr>
              <w:rFonts w:ascii="Times New Roman" w:hAnsi="Times New Roman" w:cs="Times New Roman"/>
              <w:color w:val="FF0000"/>
            </w:rPr>
            <w:delText xml:space="preserve"> </w:delText>
          </w:r>
        </w:del>
        <w:del w:id="164" w:author="Romano, Michael, Francis" w:date="2019-03-04T13:52:00Z">
          <w:r w:rsidR="000835D8" w:rsidDel="00DC32C7">
            <w:rPr>
              <w:rFonts w:ascii="Times New Roman" w:hAnsi="Times New Roman" w:cs="Times New Roman"/>
              <w:color w:val="FF0000"/>
            </w:rPr>
            <w:delText>experiment</w:delText>
          </w:r>
        </w:del>
      </w:ins>
      <w:ins w:id="165" w:author="howard" w:date="2019-03-05T12:28:00Z">
        <w:del w:id="166" w:author="Romano, Michael, Francis" w:date="2019-03-05T14:00:00Z">
          <w:r w:rsidR="000C1437" w:rsidDel="00F21573">
            <w:rPr>
              <w:rFonts w:ascii="Times New Roman" w:hAnsi="Times New Roman" w:cs="Times New Roman"/>
              <w:color w:val="FF0000"/>
            </w:rPr>
            <w:delText xml:space="preserve">control </w:delText>
          </w:r>
        </w:del>
      </w:ins>
      <w:ins w:id="167" w:author="X Han" w:date="2019-02-28T14:06:00Z">
        <w:del w:id="168" w:author="Romano, Michael, Francis" w:date="2019-03-05T14:00:00Z">
          <w:r w:rsidR="000835D8" w:rsidDel="00F21573">
            <w:rPr>
              <w:rFonts w:ascii="Times New Roman" w:hAnsi="Times New Roman" w:cs="Times New Roman"/>
              <w:color w:val="FF0000"/>
            </w:rPr>
            <w:delText xml:space="preserve">, </w:delText>
          </w:r>
        </w:del>
        <w:del w:id="169" w:author="Romano, Michael, Francis" w:date="2019-03-04T14:12:00Z">
          <w:r w:rsidR="000835D8" w:rsidDel="0059261E">
            <w:rPr>
              <w:rFonts w:ascii="Times New Roman" w:hAnsi="Times New Roman" w:cs="Times New Roman"/>
              <w:color w:val="FF0000"/>
            </w:rPr>
            <w:delText>where a second tone was delivered after a fixed interval of the first tone</w:delText>
          </w:r>
        </w:del>
      </w:ins>
      <w:ins w:id="170" w:author="howard" w:date="2019-03-05T12:28:00Z">
        <w:del w:id="171" w:author="Romano, Michael, Francis" w:date="2019-03-05T14:00:00Z">
          <w:r w:rsidR="000C1437" w:rsidDel="00F21573">
            <w:rPr>
              <w:rFonts w:ascii="Times New Roman" w:hAnsi="Times New Roman" w:cs="Times New Roman"/>
              <w:color w:val="FF0000"/>
            </w:rPr>
            <w:delText xml:space="preserve">. Doing so, allows researchers the ability to add an additional unconditioned stimulus to the experiment as an internal control. In this variation, one tone </w:delText>
          </w:r>
        </w:del>
      </w:ins>
      <w:ins w:id="172" w:author="howard" w:date="2019-03-05T12:29:00Z">
        <w:del w:id="173" w:author="Romano, Michael, Francis" w:date="2019-03-05T14:00:00Z">
          <w:r w:rsidR="000C1437" w:rsidDel="00F21573">
            <w:rPr>
              <w:rFonts w:ascii="Times New Roman" w:hAnsi="Times New Roman" w:cs="Times New Roman"/>
              <w:color w:val="FF0000"/>
            </w:rPr>
            <w:delText>could</w:delText>
          </w:r>
        </w:del>
      </w:ins>
      <w:ins w:id="174" w:author="howard" w:date="2019-03-05T12:28:00Z">
        <w:del w:id="175" w:author="Romano, Michael, Francis" w:date="2019-03-05T14:00:00Z">
          <w:r w:rsidR="000C1437" w:rsidDel="00F21573">
            <w:rPr>
              <w:rFonts w:ascii="Times New Roman" w:hAnsi="Times New Roman" w:cs="Times New Roman"/>
              <w:color w:val="FF0000"/>
            </w:rPr>
            <w:delText xml:space="preserve"> </w:delText>
          </w:r>
        </w:del>
      </w:ins>
      <w:ins w:id="176" w:author="howard" w:date="2019-03-05T12:29:00Z">
        <w:del w:id="177" w:author="Romano, Michael, Francis" w:date="2019-03-05T14:00:00Z">
          <w:r w:rsidR="000C1437" w:rsidDel="00F21573">
            <w:rPr>
              <w:rFonts w:ascii="Times New Roman" w:hAnsi="Times New Roman" w:cs="Times New Roman"/>
              <w:color w:val="FF0000"/>
            </w:rPr>
            <w:delText>serve as a  the second that is not paired with an aversive outcome</w:delText>
          </w:r>
        </w:del>
      </w:ins>
      <w:ins w:id="178" w:author="X Han" w:date="2019-02-28T14:05:00Z">
        <w:del w:id="179" w:author="Romano, Michael, Francis" w:date="2019-03-05T14:00:00Z">
          <w:r w:rsidR="000835D8" w:rsidDel="00F21573">
            <w:rPr>
              <w:rFonts w:ascii="Times New Roman" w:hAnsi="Times New Roman" w:cs="Times New Roman"/>
              <w:color w:val="FF0000"/>
            </w:rPr>
            <w:delText>.</w:delText>
          </w:r>
        </w:del>
      </w:ins>
      <w:del w:id="180" w:author="Romano, Michael, Francis" w:date="2019-03-05T14:00:00Z">
        <w:r w:rsidR="000835D8" w:rsidDel="00F21573">
          <w:rPr>
            <w:rFonts w:ascii="Times New Roman" w:hAnsi="Times New Roman" w:cs="Times New Roman"/>
            <w:color w:val="FF0000"/>
          </w:rPr>
          <w:delText xml:space="preserve">  We generated </w:delText>
        </w:r>
      </w:del>
      <w:del w:id="181" w:author="Romano, Michael, Francis" w:date="2019-03-04T15:20:00Z">
        <w:r w:rsidR="001A6638" w:rsidRPr="00511A1A" w:rsidDel="005B0DF1">
          <w:rPr>
            <w:rFonts w:ascii="Times New Roman" w:hAnsi="Times New Roman" w:cs="Times New Roman"/>
            <w:color w:val="FF0000"/>
          </w:rPr>
          <w:delText xml:space="preserve">two </w:delText>
        </w:r>
      </w:del>
      <w:del w:id="182" w:author="Romano, Michael, Francis" w:date="2019-03-05T14:00:00Z">
        <w:r w:rsidR="001A6638" w:rsidRPr="00511A1A" w:rsidDel="00F21573">
          <w:rPr>
            <w:rFonts w:ascii="Times New Roman" w:hAnsi="Times New Roman" w:cs="Times New Roman"/>
            <w:color w:val="FF0000"/>
          </w:rPr>
          <w:delText xml:space="preserve">tones </w:delText>
        </w:r>
      </w:del>
      <w:del w:id="183" w:author="Romano, Michael, Francis" w:date="2019-03-04T15:20:00Z">
        <w:r w:rsidR="001A6638" w:rsidRPr="00511A1A" w:rsidDel="005B0DF1">
          <w:rPr>
            <w:rFonts w:ascii="Times New Roman" w:hAnsi="Times New Roman" w:cs="Times New Roman"/>
            <w:color w:val="FF0000"/>
          </w:rPr>
          <w:delText xml:space="preserve">of </w:delText>
        </w:r>
      </w:del>
      <w:del w:id="184" w:author="Romano, Michael, Francis" w:date="2019-03-05T14:00:00Z">
        <w:r w:rsidR="001A6638" w:rsidRPr="00511A1A" w:rsidDel="00F21573">
          <w:rPr>
            <w:rFonts w:ascii="Times New Roman" w:hAnsi="Times New Roman" w:cs="Times New Roman"/>
            <w:color w:val="FF0000"/>
          </w:rPr>
          <w:delText>different frequencies</w:delText>
        </w:r>
        <w:r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rPr>
          <w:delText xml:space="preserve">over </w:delText>
        </w:r>
        <w:r w:rsidR="000835D8" w:rsidDel="00F21573">
          <w:rPr>
            <w:rFonts w:ascii="Times New Roman" w:hAnsi="Times New Roman" w:cs="Times New Roman"/>
            <w:color w:val="FF0000"/>
          </w:rPr>
          <w:delText>1</w:delText>
        </w:r>
        <w:r w:rsidR="001A6638" w:rsidRPr="00511A1A" w:rsidDel="00F21573">
          <w:rPr>
            <w:rFonts w:ascii="Times New Roman" w:hAnsi="Times New Roman" w:cs="Times New Roman"/>
            <w:color w:val="FF0000"/>
          </w:rPr>
          <w:delText>0 trials</w:delText>
        </w:r>
        <w:r w:rsidR="00822736" w:rsidDel="00F21573">
          <w:rPr>
            <w:rFonts w:ascii="Times New Roman" w:hAnsi="Times New Roman" w:cs="Times New Roman"/>
            <w:color w:val="FF0000"/>
          </w:rPr>
          <w:delText xml:space="preserve"> each</w:delText>
        </w:r>
        <w:r w:rsidDel="00F21573">
          <w:rPr>
            <w:rFonts w:ascii="Times New Roman" w:hAnsi="Times New Roman" w:cs="Times New Roman"/>
            <w:color w:val="FF0000"/>
          </w:rPr>
          <w:delText xml:space="preserve"> (Figure 5A)</w:delText>
        </w:r>
        <w:r w:rsidR="001A6638" w:rsidRPr="00511A1A" w:rsidDel="00F21573">
          <w:rPr>
            <w:rFonts w:ascii="Times New Roman" w:hAnsi="Times New Roman" w:cs="Times New Roman"/>
            <w:color w:val="FF0000"/>
          </w:rPr>
          <w:delText xml:space="preserve">. </w:delText>
        </w:r>
      </w:del>
      <w:ins w:id="185" w:author="howard" w:date="2019-03-05T12:30:00Z">
        <w:del w:id="186" w:author="Romano, Michael, Francis" w:date="2019-03-05T14:00:00Z">
          <w:r w:rsidR="00F212C7" w:rsidDel="00F21573">
            <w:rPr>
              <w:rFonts w:ascii="Times New Roman" w:hAnsi="Times New Roman" w:cs="Times New Roman"/>
              <w:color w:val="FF0000"/>
            </w:rPr>
            <w:delText xml:space="preserve">In the example shown, one tone second was </w:delText>
          </w:r>
        </w:del>
      </w:ins>
      <w:del w:id="187" w:author="Romano, Michael, Francis" w:date="2019-03-05T14:00:00Z">
        <w:r w:rsidDel="00F21573">
          <w:rPr>
            <w:rFonts w:ascii="Times New Roman" w:hAnsi="Times New Roman" w:cs="Times New Roman"/>
            <w:color w:val="FF0000"/>
          </w:rPr>
          <w:delText>T</w:delText>
        </w:r>
        <w:r w:rsidR="001A6638" w:rsidRPr="00511A1A" w:rsidDel="00F21573">
          <w:rPr>
            <w:rFonts w:ascii="Times New Roman" w:hAnsi="Times New Roman" w:cs="Times New Roman"/>
            <w:color w:val="FF0000"/>
          </w:rPr>
          <w:delText xml:space="preserve">he amplitude of </w:delText>
        </w:r>
        <w:r w:rsidDel="00F21573">
          <w:rPr>
            <w:rFonts w:ascii="Times New Roman" w:hAnsi="Times New Roman" w:cs="Times New Roman"/>
            <w:color w:val="FF0000"/>
          </w:rPr>
          <w:delText xml:space="preserve">the </w:delText>
        </w:r>
        <w:r w:rsidR="001A6638" w:rsidRPr="00511A1A" w:rsidDel="00F21573">
          <w:rPr>
            <w:rFonts w:ascii="Times New Roman" w:hAnsi="Times New Roman" w:cs="Times New Roman"/>
            <w:color w:val="FF0000"/>
          </w:rPr>
          <w:delText>two are</w:delText>
        </w:r>
        <w:r w:rsidDel="00F21573">
          <w:rPr>
            <w:rFonts w:ascii="Times New Roman" w:hAnsi="Times New Roman" w:cs="Times New Roman"/>
            <w:color w:val="FF0000"/>
          </w:rPr>
          <w:delText xml:space="preserve"> set as that</w:delText>
        </w:r>
        <w:r w:rsidR="001A6638" w:rsidRPr="00511A1A" w:rsidDel="00F21573">
          <w:rPr>
            <w:rFonts w:ascii="Times New Roman" w:hAnsi="Times New Roman" w:cs="Times New Roman"/>
            <w:color w:val="FF0000"/>
          </w:rPr>
          <w:delText xml:space="preserve"> shown in Figure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B, with examples of the actual bandpassed signals shown in Figures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C and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D.  The latency of these two tones was similar to that of the single-tone experiment and did not differ from one another, with the low-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7.1</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w:delText>
        </w:r>
        <w:r w:rsidR="002D53E5" w:rsidDel="00F21573">
          <w:rPr>
            <w:rFonts w:ascii="Times New Roman" w:hAnsi="Times New Roman" w:cs="Times New Roman"/>
            <w:color w:val="FF0000"/>
          </w:rPr>
          <w:delText>9</w:delText>
        </w:r>
        <w:r w:rsidR="001A6638" w:rsidRPr="00511A1A" w:rsidDel="00F21573">
          <w:rPr>
            <w:rFonts w:ascii="Times New Roman" w:hAnsi="Times New Roman" w:cs="Times New Roman"/>
            <w:color w:val="FF0000"/>
          </w:rPr>
          <w:delText xml:space="preserve"> ms (+/- std) and the high-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6.8</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9 ms (Wilcoxon rank-sum test, p=0.</w:delText>
        </w:r>
        <w:r w:rsidR="00AE30FB" w:rsidDel="00F21573">
          <w:rPr>
            <w:rFonts w:ascii="Times New Roman" w:hAnsi="Times New Roman" w:cs="Times New Roman"/>
            <w:color w:val="FF0000"/>
          </w:rPr>
          <w:delText>571</w:delText>
        </w:r>
        <w:r w:rsidR="00D910A5" w:rsidDel="00F21573">
          <w:rPr>
            <w:rFonts w:ascii="Times New Roman" w:hAnsi="Times New Roman" w:cs="Times New Roman"/>
            <w:color w:val="FF0000"/>
          </w:rPr>
          <w:delText>, ranksum = 1</w:delText>
        </w:r>
        <w:r w:rsidR="00AE30FB" w:rsidDel="00F21573">
          <w:rPr>
            <w:rFonts w:ascii="Times New Roman" w:hAnsi="Times New Roman" w:cs="Times New Roman"/>
            <w:color w:val="FF0000"/>
          </w:rPr>
          <w:delText>13</w:delText>
        </w:r>
        <w:r w:rsidR="001A6638" w:rsidRPr="00511A1A" w:rsidDel="00F21573">
          <w:rPr>
            <w:rFonts w:ascii="Times New Roman" w:hAnsi="Times New Roman" w:cs="Times New Roman"/>
            <w:color w:val="FF0000"/>
          </w:rPr>
          <w:delText>). This demonstrates the flexibility of a single Teensy interface to command experiments with multiple audio stimuli.</w:delText>
        </w:r>
      </w:del>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commentRangeStart w:id="188"/>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 xml:space="preserve">Calcium imaging during trace eye blink conditioning using </w:t>
      </w:r>
      <w:proofErr w:type="spellStart"/>
      <w:r w:rsidR="00414E49">
        <w:rPr>
          <w:rFonts w:ascii="Times New Roman" w:hAnsi="Times New Roman" w:cs="Times New Roman"/>
          <w:i/>
          <w:color w:val="FF0000"/>
        </w:rPr>
        <w:t>sCMOS</w:t>
      </w:r>
      <w:proofErr w:type="spellEnd"/>
      <w:r w:rsidR="00414E49">
        <w:rPr>
          <w:rFonts w:ascii="Times New Roman" w:hAnsi="Times New Roman" w:cs="Times New Roman"/>
          <w:i/>
          <w:color w:val="FF0000"/>
        </w:rPr>
        <w:t xml:space="preserve"> camera controlled by the Teensy-interface</w:t>
      </w:r>
    </w:p>
    <w:p w14:paraId="68353D39" w14:textId="1E88D43D" w:rsidR="001A6638" w:rsidRPr="00C23D9B" w:rsidDel="00F21573" w:rsidRDefault="00414E49" w:rsidP="001A6638">
      <w:pPr>
        <w:ind w:firstLine="720"/>
        <w:rPr>
          <w:del w:id="189" w:author="Romano, Michael, Francis" w:date="2019-03-05T14:00:00Z"/>
          <w:rFonts w:ascii="Times New Roman" w:hAnsi="Times New Roman" w:cs="Times New Roman"/>
          <w:color w:val="FF0000"/>
        </w:rPr>
      </w:pPr>
      <w:del w:id="190" w:author="howard" w:date="2019-03-05T12:34:00Z">
        <w:r w:rsidRPr="00C23D9B" w:rsidDel="00F212C7">
          <w:rPr>
            <w:rFonts w:ascii="Times New Roman" w:hAnsi="Times New Roman" w:cs="Times New Roman"/>
            <w:color w:val="FF0000"/>
          </w:rPr>
          <w:delText>To demonstrate</w:delText>
        </w:r>
      </w:del>
      <w:ins w:id="191" w:author="howard" w:date="2019-03-05T12:34:00Z">
        <w:r w:rsidR="00F212C7" w:rsidRPr="00C23D9B">
          <w:rPr>
            <w:rFonts w:ascii="Times New Roman" w:hAnsi="Times New Roman" w:cs="Times New Roman"/>
            <w:color w:val="FF0000"/>
          </w:rPr>
          <w:t xml:space="preserve">As a demonstration of the </w:t>
        </w:r>
      </w:ins>
      <w:del w:id="192" w:author="howard" w:date="2019-03-05T12:34:00Z">
        <w:r w:rsidRPr="00C23D9B" w:rsidDel="00F212C7">
          <w:rPr>
            <w:rFonts w:ascii="Times New Roman" w:hAnsi="Times New Roman" w:cs="Times New Roman"/>
            <w:color w:val="FF0000"/>
          </w:rPr>
          <w:delText xml:space="preserve"> the use of </w:delText>
        </w:r>
      </w:del>
      <w:r w:rsidRPr="00375B54">
        <w:rPr>
          <w:rFonts w:ascii="Times New Roman" w:hAnsi="Times New Roman" w:cs="Times New Roman"/>
          <w:color w:val="FF0000"/>
        </w:rPr>
        <w:t xml:space="preserve">Teensy-interface in </w:t>
      </w:r>
      <w:ins w:id="193" w:author="howard" w:date="2019-03-05T12:34:00Z">
        <w:r w:rsidR="00F212C7" w:rsidRPr="00306765">
          <w:rPr>
            <w:rFonts w:ascii="Times New Roman" w:hAnsi="Times New Roman" w:cs="Times New Roman"/>
            <w:color w:val="FF0000"/>
          </w:rPr>
          <w:t xml:space="preserve">recording actual </w:t>
        </w:r>
      </w:ins>
      <w:r w:rsidRPr="00F80C42">
        <w:rPr>
          <w:rFonts w:ascii="Times New Roman" w:hAnsi="Times New Roman" w:cs="Times New Roman"/>
          <w:color w:val="FF0000"/>
        </w:rPr>
        <w:t xml:space="preserve">calcium </w:t>
      </w:r>
      <w:del w:id="194" w:author="howard" w:date="2019-03-05T12:34:00Z">
        <w:r w:rsidRPr="00B3317F" w:rsidDel="00F212C7">
          <w:rPr>
            <w:rFonts w:ascii="Times New Roman" w:hAnsi="Times New Roman" w:cs="Times New Roman"/>
            <w:color w:val="FF0000"/>
          </w:rPr>
          <w:delText xml:space="preserve">imaging </w:delText>
        </w:r>
      </w:del>
      <w:ins w:id="195" w:author="howard" w:date="2019-03-05T12:34:00Z">
        <w:r w:rsidR="00F212C7" w:rsidRPr="00B3317F">
          <w:rPr>
            <w:rFonts w:ascii="Times New Roman" w:hAnsi="Times New Roman" w:cs="Times New Roman"/>
            <w:color w:val="FF0000"/>
          </w:rPr>
          <w:t xml:space="preserve">data </w:t>
        </w:r>
      </w:ins>
      <w:r w:rsidRPr="006F5784">
        <w:rPr>
          <w:rFonts w:ascii="Times New Roman" w:hAnsi="Times New Roman" w:cs="Times New Roman"/>
          <w:color w:val="FF0000"/>
        </w:rPr>
        <w:t xml:space="preserve">with </w:t>
      </w:r>
      <w:proofErr w:type="spellStart"/>
      <w:r w:rsidRPr="006F5784">
        <w:rPr>
          <w:rFonts w:ascii="Times New Roman" w:hAnsi="Times New Roman" w:cs="Times New Roman"/>
          <w:color w:val="FF0000"/>
        </w:rPr>
        <w:t>sCMOS</w:t>
      </w:r>
      <w:proofErr w:type="spellEnd"/>
      <w:r w:rsidRPr="006F5784">
        <w:rPr>
          <w:rFonts w:ascii="Times New Roman" w:hAnsi="Times New Roman" w:cs="Times New Roman"/>
          <w:color w:val="FF0000"/>
        </w:rPr>
        <w:t xml:space="preserve"> camera, </w:t>
      </w:r>
      <w:r w:rsidR="001A6638" w:rsidRPr="0054330F">
        <w:rPr>
          <w:rFonts w:ascii="Times New Roman" w:hAnsi="Times New Roman" w:cs="Times New Roman"/>
          <w:color w:val="FF0000"/>
        </w:rPr>
        <w:t>we</w:t>
      </w:r>
      <w:r w:rsidRPr="0054330F">
        <w:rPr>
          <w:rFonts w:ascii="Times New Roman" w:hAnsi="Times New Roman" w:cs="Times New Roman"/>
          <w:color w:val="FF0000"/>
        </w:rPr>
        <w:t xml:space="preserve"> performed calcium imaging in a mouse hippocampus during </w:t>
      </w:r>
      <w:ins w:id="196" w:author="Romano, Michael, Francis" w:date="2019-03-04T15:23:00Z">
        <w:r w:rsidR="00AE30FB" w:rsidRPr="0054330F">
          <w:rPr>
            <w:rFonts w:ascii="Times New Roman" w:hAnsi="Times New Roman" w:cs="Times New Roman"/>
            <w:color w:val="FF0000"/>
          </w:rPr>
          <w:t xml:space="preserve">a single </w:t>
        </w:r>
        <w:proofErr w:type="spellStart"/>
        <w:r w:rsidR="00AE30FB" w:rsidRPr="0054330F">
          <w:rPr>
            <w:rFonts w:ascii="Times New Roman" w:hAnsi="Times New Roman" w:cs="Times New Roman"/>
            <w:color w:val="FF0000"/>
          </w:rPr>
          <w:t>tone</w:t>
        </w:r>
      </w:ins>
      <w:del w:id="197" w:author="X Han" w:date="2019-02-28T14:09:00Z">
        <w:r w:rsidR="001A6638" w:rsidRPr="0054330F" w:rsidDel="00414E49">
          <w:rPr>
            <w:rFonts w:ascii="Times New Roman" w:hAnsi="Times New Roman" w:cs="Times New Roman"/>
            <w:color w:val="FF0000"/>
          </w:rPr>
          <w:delText xml:space="preserve"> </w:delText>
        </w:r>
      </w:del>
      <w:r w:rsidR="001A6638" w:rsidRPr="0054330F">
        <w:rPr>
          <w:rFonts w:ascii="Times New Roman" w:hAnsi="Times New Roman" w:cs="Times New Roman"/>
          <w:color w:val="FF0000"/>
        </w:rPr>
        <w:t>trace</w:t>
      </w:r>
      <w:proofErr w:type="spellEnd"/>
      <w:r w:rsidR="001A6638" w:rsidRPr="0054330F">
        <w:rPr>
          <w:rFonts w:ascii="Times New Roman" w:hAnsi="Times New Roman" w:cs="Times New Roman"/>
          <w:color w:val="FF0000"/>
        </w:rPr>
        <w:t xml:space="preserve"> conditioning eye-blink experiment.</w:t>
      </w:r>
      <w:ins w:id="198" w:author="X Han" w:date="2019-02-28T14:11:00Z">
        <w:r w:rsidRPr="0054330F">
          <w:rPr>
            <w:rFonts w:ascii="Times New Roman" w:hAnsi="Times New Roman" w:cs="Times New Roman"/>
            <w:color w:val="FF0000"/>
          </w:rPr>
          <w:t xml:space="preserve"> </w:t>
        </w:r>
      </w:ins>
      <w:r w:rsidRPr="0054330F">
        <w:rPr>
          <w:rFonts w:ascii="Times New Roman" w:hAnsi="Times New Roman" w:cs="Times New Roman"/>
          <w:color w:val="FF0000"/>
        </w:rPr>
        <w:t xml:space="preserve">In this experiment, </w:t>
      </w:r>
      <w:r w:rsidR="006A0DD2" w:rsidRPr="00C23D9B">
        <w:rPr>
          <w:rFonts w:ascii="Times New Roman" w:hAnsi="Times New Roman" w:cs="Times New Roman"/>
          <w:color w:val="FF0000"/>
          <w:rPrChange w:id="199" w:author="Romano, Michael, Francis" w:date="2019-03-05T14:04:00Z">
            <w:rPr>
              <w:rFonts w:ascii="Times New Roman" w:hAnsi="Times New Roman" w:cs="Times New Roman"/>
            </w:rPr>
          </w:rPrChange>
        </w:rPr>
        <w:t xml:space="preserve">a mouse was </w:t>
      </w:r>
      <w:ins w:id="200" w:author="howard" w:date="2019-03-05T12:34:00Z">
        <w:r w:rsidR="00F212C7" w:rsidRPr="00C23D9B">
          <w:rPr>
            <w:rFonts w:ascii="Times New Roman" w:hAnsi="Times New Roman" w:cs="Times New Roman"/>
            <w:color w:val="FF0000"/>
            <w:rPrChange w:id="201" w:author="Romano, Michael, Francis" w:date="2019-03-05T14:04:00Z">
              <w:rPr>
                <w:rFonts w:ascii="Times New Roman" w:hAnsi="Times New Roman" w:cs="Times New Roman"/>
              </w:rPr>
            </w:rPrChange>
          </w:rPr>
          <w:t xml:space="preserve">first </w:t>
        </w:r>
      </w:ins>
      <w:r w:rsidR="006A0DD2" w:rsidRPr="00C23D9B">
        <w:rPr>
          <w:rFonts w:ascii="Times New Roman" w:hAnsi="Times New Roman" w:cs="Times New Roman"/>
          <w:color w:val="FF0000"/>
          <w:rPrChange w:id="202" w:author="Romano, Michael, Francis" w:date="2019-03-05T14:04:00Z">
            <w:rPr>
              <w:rFonts w:ascii="Times New Roman" w:hAnsi="Times New Roman" w:cs="Times New Roman"/>
            </w:rPr>
          </w:rPrChange>
        </w:rPr>
        <w:t xml:space="preserve">trained to associate a conditioned stimulus </w:t>
      </w:r>
      <w:del w:id="203" w:author="howard" w:date="2019-03-05T12:35:00Z">
        <w:r w:rsidR="006A0DD2" w:rsidRPr="00C23D9B" w:rsidDel="00F212C7">
          <w:rPr>
            <w:rFonts w:ascii="Times New Roman" w:hAnsi="Times New Roman" w:cs="Times New Roman"/>
            <w:color w:val="FF0000"/>
            <w:rPrChange w:id="204" w:author="Romano, Michael, Francis" w:date="2019-03-05T14:04:00Z">
              <w:rPr>
                <w:rFonts w:ascii="Times New Roman" w:hAnsi="Times New Roman" w:cs="Times New Roman"/>
              </w:rPr>
            </w:rPrChange>
          </w:rPr>
          <w:delText xml:space="preserve">(700ms long tone) </w:delText>
        </w:r>
      </w:del>
      <w:r w:rsidR="006A0DD2" w:rsidRPr="00C23D9B">
        <w:rPr>
          <w:rFonts w:ascii="Times New Roman" w:hAnsi="Times New Roman" w:cs="Times New Roman"/>
          <w:color w:val="FF0000"/>
          <w:rPrChange w:id="205" w:author="Romano, Michael, Francis" w:date="2019-03-05T14:04:00Z">
            <w:rPr>
              <w:rFonts w:ascii="Times New Roman" w:hAnsi="Times New Roman" w:cs="Times New Roman"/>
            </w:rPr>
          </w:rPrChange>
        </w:rPr>
        <w:t xml:space="preserve">with a subsequent unconditioned stimulus (a </w:t>
      </w:r>
      <w:del w:id="206" w:author="howard" w:date="2019-03-05T12:37:00Z">
        <w:r w:rsidR="006A0DD2" w:rsidRPr="00C23D9B" w:rsidDel="00F212C7">
          <w:rPr>
            <w:rFonts w:ascii="Times New Roman" w:hAnsi="Times New Roman" w:cs="Times New Roman"/>
            <w:color w:val="FF0000"/>
            <w:rPrChange w:id="207" w:author="Romano, Michael, Francis" w:date="2019-03-05T14:04:00Z">
              <w:rPr>
                <w:rFonts w:ascii="Times New Roman" w:hAnsi="Times New Roman" w:cs="Times New Roman"/>
              </w:rPr>
            </w:rPrChange>
          </w:rPr>
          <w:delText xml:space="preserve">100ms long </w:delText>
        </w:r>
      </w:del>
      <w:r w:rsidR="006A0DD2" w:rsidRPr="00C23D9B">
        <w:rPr>
          <w:rFonts w:ascii="Times New Roman" w:hAnsi="Times New Roman" w:cs="Times New Roman"/>
          <w:color w:val="FF0000"/>
          <w:rPrChange w:id="208" w:author="Romano, Michael, Francis" w:date="2019-03-05T14:04:00Z">
            <w:rPr>
              <w:rFonts w:ascii="Times New Roman" w:hAnsi="Times New Roman" w:cs="Times New Roman"/>
            </w:rPr>
          </w:rPrChange>
        </w:rPr>
        <w:t xml:space="preserve">gentle eye puff), separated by a brief memory trace time window </w:t>
      </w:r>
      <w:del w:id="209" w:author="howard" w:date="2019-03-05T12:36:00Z">
        <w:r w:rsidR="006A0DD2" w:rsidRPr="00C23D9B" w:rsidDel="00F212C7">
          <w:rPr>
            <w:rFonts w:ascii="Times New Roman" w:hAnsi="Times New Roman" w:cs="Times New Roman"/>
            <w:color w:val="FF0000"/>
            <w:rPrChange w:id="210" w:author="Romano, Michael, Francis" w:date="2019-03-05T14:04:00Z">
              <w:rPr>
                <w:rFonts w:ascii="Times New Roman" w:hAnsi="Times New Roman" w:cs="Times New Roman"/>
              </w:rPr>
            </w:rPrChange>
          </w:rPr>
          <w:delText xml:space="preserve">(250ms). </w:delText>
        </w:r>
      </w:del>
      <w:ins w:id="211" w:author="howard" w:date="2019-03-05T12:36:00Z">
        <w:r w:rsidR="00F212C7" w:rsidRPr="00C23D9B">
          <w:rPr>
            <w:rFonts w:ascii="Times New Roman" w:hAnsi="Times New Roman" w:cs="Times New Roman"/>
            <w:color w:val="FF0000"/>
            <w:rPrChange w:id="212" w:author="Romano, Michael, Francis" w:date="2019-03-05T14:04:00Z">
              <w:rPr>
                <w:rFonts w:ascii="Times New Roman" w:hAnsi="Times New Roman" w:cs="Times New Roman"/>
              </w:rPr>
            </w:rPrChange>
          </w:rPr>
          <w:t>The mouse was trained for seven days prior to this imaging session</w:t>
        </w:r>
      </w:ins>
      <w:ins w:id="213" w:author="howard" w:date="2019-03-05T12:38:00Z">
        <w:r w:rsidR="00F212C7" w:rsidRPr="00C23D9B">
          <w:rPr>
            <w:rFonts w:ascii="Times New Roman" w:hAnsi="Times New Roman" w:cs="Times New Roman"/>
            <w:color w:val="FF0000"/>
            <w:rPrChange w:id="214" w:author="Romano, Michael, Francis" w:date="2019-03-05T14:04:00Z">
              <w:rPr>
                <w:rFonts w:ascii="Times New Roman" w:hAnsi="Times New Roman" w:cs="Times New Roman"/>
              </w:rPr>
            </w:rPrChange>
          </w:rPr>
          <w:t xml:space="preserve"> for 60 trials / day</w:t>
        </w:r>
      </w:ins>
      <w:ins w:id="215" w:author="howard" w:date="2019-03-05T12:36:00Z">
        <w:r w:rsidR="00F212C7" w:rsidRPr="00C23D9B">
          <w:rPr>
            <w:rFonts w:ascii="Times New Roman" w:hAnsi="Times New Roman" w:cs="Times New Roman"/>
            <w:color w:val="FF0000"/>
            <w:rPrChange w:id="216" w:author="Romano, Michael, Francis" w:date="2019-03-05T14:04:00Z">
              <w:rPr>
                <w:rFonts w:ascii="Times New Roman" w:hAnsi="Times New Roman" w:cs="Times New Roman"/>
              </w:rPr>
            </w:rPrChange>
          </w:rPr>
          <w:t xml:space="preserve">. </w:t>
        </w:r>
      </w:ins>
      <w:ins w:id="217" w:author="howard" w:date="2019-03-05T12:38:00Z">
        <w:r w:rsidR="00F212C7" w:rsidRPr="00C23D9B">
          <w:rPr>
            <w:rFonts w:ascii="Times New Roman" w:hAnsi="Times New Roman" w:cs="Times New Roman"/>
            <w:color w:val="FF0000"/>
            <w:rPrChange w:id="218" w:author="Romano, Michael, Francis" w:date="2019-03-05T14:04:00Z">
              <w:rPr>
                <w:rFonts w:ascii="Times New Roman" w:hAnsi="Times New Roman" w:cs="Times New Roman"/>
              </w:rPr>
            </w:rPrChange>
          </w:rPr>
          <w:t>All trials were separated by 30</w:t>
        </w:r>
      </w:ins>
      <w:ins w:id="219" w:author="howard" w:date="2019-03-05T12:39:00Z">
        <w:r w:rsidR="00F212C7" w:rsidRPr="00C23D9B">
          <w:rPr>
            <w:rFonts w:ascii="Times New Roman" w:hAnsi="Times New Roman" w:cs="Times New Roman"/>
            <w:color w:val="FF0000"/>
            <w:rPrChange w:id="220" w:author="Romano, Michael, Francis" w:date="2019-03-05T14:04:00Z">
              <w:rPr>
                <w:rFonts w:ascii="Times New Roman" w:hAnsi="Times New Roman" w:cs="Times New Roman"/>
              </w:rPr>
            </w:rPrChange>
          </w:rPr>
          <w:t xml:space="preserve">±5 seconds during the training phase while animals </w:t>
        </w:r>
      </w:ins>
      <w:ins w:id="221" w:author="howard" w:date="2019-03-05T12:40:00Z">
        <w:r w:rsidR="00F212C7" w:rsidRPr="00C23D9B">
          <w:rPr>
            <w:rFonts w:ascii="Times New Roman" w:hAnsi="Times New Roman" w:cs="Times New Roman"/>
            <w:color w:val="FF0000"/>
            <w:rPrChange w:id="222" w:author="Romano, Michael, Francis" w:date="2019-03-05T14:04:00Z">
              <w:rPr>
                <w:rFonts w:ascii="Times New Roman" w:hAnsi="Times New Roman" w:cs="Times New Roman"/>
              </w:rPr>
            </w:rPrChange>
          </w:rPr>
          <w:t>learned</w:t>
        </w:r>
      </w:ins>
      <w:ins w:id="223" w:author="howard" w:date="2019-03-05T12:39:00Z">
        <w:r w:rsidR="00F212C7" w:rsidRPr="00C23D9B">
          <w:rPr>
            <w:rFonts w:ascii="Times New Roman" w:hAnsi="Times New Roman" w:cs="Times New Roman"/>
            <w:color w:val="FF0000"/>
            <w:rPrChange w:id="224" w:author="Romano, Michael, Francis" w:date="2019-03-05T14:04:00Z">
              <w:rPr>
                <w:rFonts w:ascii="Times New Roman" w:hAnsi="Times New Roman" w:cs="Times New Roman"/>
              </w:rPr>
            </w:rPrChange>
          </w:rPr>
          <w:t xml:space="preserve"> the CS-US </w:t>
        </w:r>
      </w:ins>
      <w:ins w:id="225" w:author="howard" w:date="2019-03-05T12:40:00Z">
        <w:r w:rsidR="00F212C7" w:rsidRPr="00C23D9B">
          <w:rPr>
            <w:rFonts w:ascii="Times New Roman" w:hAnsi="Times New Roman" w:cs="Times New Roman"/>
            <w:color w:val="FF0000"/>
            <w:rPrChange w:id="226" w:author="Romano, Michael, Francis" w:date="2019-03-05T14:04:00Z">
              <w:rPr>
                <w:rFonts w:ascii="Times New Roman" w:hAnsi="Times New Roman" w:cs="Times New Roman"/>
              </w:rPr>
            </w:rPrChange>
          </w:rPr>
          <w:t>association</w:t>
        </w:r>
      </w:ins>
      <w:ins w:id="227" w:author="howard" w:date="2019-03-05T12:39:00Z">
        <w:r w:rsidR="00F212C7" w:rsidRPr="00C23D9B">
          <w:rPr>
            <w:rFonts w:ascii="Times New Roman" w:hAnsi="Times New Roman" w:cs="Times New Roman"/>
            <w:color w:val="FF0000"/>
            <w:rPrChange w:id="228" w:author="Romano, Michael, Francis" w:date="2019-03-05T14:04:00Z">
              <w:rPr>
                <w:rFonts w:ascii="Times New Roman" w:hAnsi="Times New Roman" w:cs="Times New Roman"/>
              </w:rPr>
            </w:rPrChange>
          </w:rPr>
          <w:t xml:space="preserve">. On the imaging day shown here, </w:t>
        </w:r>
        <w:r w:rsidR="00F212C7" w:rsidRPr="00C23D9B">
          <w:rPr>
            <w:rFonts w:ascii="Times New Roman" w:hAnsi="Times New Roman" w:cs="Times New Roman"/>
            <w:color w:val="FF0000"/>
            <w:rPrChange w:id="229" w:author="Romano, Michael, Francis" w:date="2019-03-05T14:04:00Z">
              <w:rPr>
                <w:rFonts w:ascii="Times New Roman" w:hAnsi="Times New Roman" w:cs="Times New Roman"/>
              </w:rPr>
            </w:rPrChange>
          </w:rPr>
          <w:lastRenderedPageBreak/>
          <w:t xml:space="preserve">animals were given </w:t>
        </w:r>
      </w:ins>
      <w:del w:id="230" w:author="howard" w:date="2019-03-05T12:39:00Z">
        <w:r w:rsidR="006A0DD2" w:rsidRPr="00C23D9B" w:rsidDel="00F212C7">
          <w:rPr>
            <w:rFonts w:ascii="Times New Roman" w:hAnsi="Times New Roman" w:cs="Times New Roman"/>
            <w:color w:val="FF0000"/>
            <w:rPrChange w:id="231" w:author="Romano, Michael, Francis" w:date="2019-03-05T14:04:00Z">
              <w:rPr>
                <w:rFonts w:ascii="Times New Roman" w:hAnsi="Times New Roman" w:cs="Times New Roman"/>
              </w:rPr>
            </w:rPrChange>
          </w:rPr>
          <w:delText xml:space="preserve">This experiment consisted of </w:delText>
        </w:r>
      </w:del>
      <w:r w:rsidR="003013D3" w:rsidRPr="00C23D9B">
        <w:rPr>
          <w:rFonts w:ascii="Times New Roman" w:hAnsi="Times New Roman" w:cs="Times New Roman"/>
          <w:color w:val="FF0000"/>
          <w:rPrChange w:id="232" w:author="Romano, Michael, Francis" w:date="2019-03-05T14:04:00Z">
            <w:rPr>
              <w:rFonts w:ascii="Times New Roman" w:hAnsi="Times New Roman" w:cs="Times New Roman"/>
            </w:rPr>
          </w:rPrChange>
        </w:rPr>
        <w:t>4</w:t>
      </w:r>
      <w:r w:rsidR="006A0DD2" w:rsidRPr="00C23D9B">
        <w:rPr>
          <w:rFonts w:ascii="Times New Roman" w:hAnsi="Times New Roman" w:cs="Times New Roman"/>
          <w:color w:val="FF0000"/>
          <w:rPrChange w:id="233" w:author="Romano, Michael, Francis" w:date="2019-03-05T14:04:00Z">
            <w:rPr>
              <w:rFonts w:ascii="Times New Roman" w:hAnsi="Times New Roman" w:cs="Times New Roman"/>
            </w:rPr>
          </w:rPrChange>
        </w:rPr>
        <w:t xml:space="preserve">0 trials, each </w:t>
      </w:r>
      <w:del w:id="234" w:author="howard" w:date="2019-03-05T12:40:00Z">
        <w:r w:rsidR="006A0DD2" w:rsidRPr="00C23D9B" w:rsidDel="00F212C7">
          <w:rPr>
            <w:rFonts w:ascii="Times New Roman" w:hAnsi="Times New Roman" w:cs="Times New Roman"/>
            <w:color w:val="FF0000"/>
            <w:rPrChange w:id="235" w:author="Romano, Michael, Francis" w:date="2019-03-05T14:04:00Z">
              <w:rPr>
                <w:rFonts w:ascii="Times New Roman" w:hAnsi="Times New Roman" w:cs="Times New Roman"/>
              </w:rPr>
            </w:rPrChange>
          </w:rPr>
          <w:delText xml:space="preserve">lasting </w:delText>
        </w:r>
        <w:r w:rsidR="005D36C6" w:rsidRPr="00C23D9B" w:rsidDel="00F212C7">
          <w:rPr>
            <w:rFonts w:ascii="Times New Roman" w:hAnsi="Times New Roman" w:cs="Times New Roman"/>
            <w:color w:val="FF0000"/>
            <w:rPrChange w:id="236" w:author="Romano, Michael, Francis" w:date="2019-03-05T14:04:00Z">
              <w:rPr>
                <w:rFonts w:ascii="Times New Roman" w:hAnsi="Times New Roman" w:cs="Times New Roman"/>
              </w:rPr>
            </w:rPrChange>
          </w:rPr>
          <w:delText>exactly</w:delText>
        </w:r>
      </w:del>
      <w:ins w:id="237" w:author="howard" w:date="2019-03-05T12:40:00Z">
        <w:r w:rsidR="00F212C7" w:rsidRPr="00C23D9B">
          <w:rPr>
            <w:rFonts w:ascii="Times New Roman" w:hAnsi="Times New Roman" w:cs="Times New Roman"/>
            <w:color w:val="FF0000"/>
            <w:rPrChange w:id="238" w:author="Romano, Michael, Francis" w:date="2019-03-05T14:04:00Z">
              <w:rPr>
                <w:rFonts w:ascii="Times New Roman" w:hAnsi="Times New Roman" w:cs="Times New Roman"/>
              </w:rPr>
            </w:rPrChange>
          </w:rPr>
          <w:t>with an inter</w:t>
        </w:r>
      </w:ins>
      <w:ins w:id="239" w:author="howard" w:date="2019-03-05T12:41:00Z">
        <w:r w:rsidR="00F212C7" w:rsidRPr="00C23D9B">
          <w:rPr>
            <w:rFonts w:ascii="Times New Roman" w:hAnsi="Times New Roman" w:cs="Times New Roman"/>
            <w:color w:val="FF0000"/>
            <w:rPrChange w:id="240" w:author="Romano, Michael, Francis" w:date="2019-03-05T14:04:00Z">
              <w:rPr>
                <w:rFonts w:ascii="Times New Roman" w:hAnsi="Times New Roman" w:cs="Times New Roman"/>
              </w:rPr>
            </w:rPrChange>
          </w:rPr>
          <w:t>-</w:t>
        </w:r>
      </w:ins>
      <w:ins w:id="241" w:author="howard" w:date="2019-03-05T12:40:00Z">
        <w:r w:rsidR="00F212C7" w:rsidRPr="00C23D9B">
          <w:rPr>
            <w:rFonts w:ascii="Times New Roman" w:hAnsi="Times New Roman" w:cs="Times New Roman"/>
            <w:color w:val="FF0000"/>
            <w:rPrChange w:id="242" w:author="Romano, Michael, Francis" w:date="2019-03-05T14:04:00Z">
              <w:rPr>
                <w:rFonts w:ascii="Times New Roman" w:hAnsi="Times New Roman" w:cs="Times New Roman"/>
              </w:rPr>
            </w:rPrChange>
          </w:rPr>
          <w:t xml:space="preserve">trial interval </w:t>
        </w:r>
      </w:ins>
      <w:del w:id="243" w:author="howard" w:date="2019-03-05T12:40:00Z">
        <w:r w:rsidR="005D36C6" w:rsidRPr="00C23D9B" w:rsidDel="00F212C7">
          <w:rPr>
            <w:rFonts w:ascii="Times New Roman" w:hAnsi="Times New Roman" w:cs="Times New Roman"/>
            <w:color w:val="FF0000"/>
            <w:rPrChange w:id="244" w:author="Romano, Michael, Francis" w:date="2019-03-05T14:04:00Z">
              <w:rPr>
                <w:rFonts w:ascii="Times New Roman" w:hAnsi="Times New Roman" w:cs="Times New Roman"/>
              </w:rPr>
            </w:rPrChange>
          </w:rPr>
          <w:delText xml:space="preserve"> </w:delText>
        </w:r>
      </w:del>
      <w:ins w:id="245" w:author="howard" w:date="2019-03-05T12:41:00Z">
        <w:r w:rsidR="00F212C7" w:rsidRPr="00C23D9B">
          <w:rPr>
            <w:rFonts w:ascii="Times New Roman" w:hAnsi="Times New Roman" w:cs="Times New Roman"/>
            <w:color w:val="FF0000"/>
            <w:rPrChange w:id="246" w:author="Romano, Michael, Francis" w:date="2019-03-05T14:04:00Z">
              <w:rPr>
                <w:rFonts w:ascii="Times New Roman" w:hAnsi="Times New Roman" w:cs="Times New Roman"/>
              </w:rPr>
            </w:rPrChange>
          </w:rPr>
          <w:t xml:space="preserve">of </w:t>
        </w:r>
      </w:ins>
      <w:r w:rsidR="006A0DD2" w:rsidRPr="00C23D9B">
        <w:rPr>
          <w:rFonts w:ascii="Times New Roman" w:hAnsi="Times New Roman" w:cs="Times New Roman"/>
          <w:color w:val="FF0000"/>
          <w:rPrChange w:id="247" w:author="Romano, Michael, Francis" w:date="2019-03-05T14:04:00Z">
            <w:rPr>
              <w:rFonts w:ascii="Times New Roman" w:hAnsi="Times New Roman" w:cs="Times New Roman"/>
            </w:rPr>
          </w:rPrChange>
        </w:rPr>
        <w:t>20 seconds</w:t>
      </w:r>
      <w:ins w:id="248" w:author="howard" w:date="2019-03-05T12:47:00Z">
        <w:r w:rsidR="007A57C6" w:rsidRPr="00C23D9B">
          <w:rPr>
            <w:rFonts w:ascii="Times New Roman" w:hAnsi="Times New Roman" w:cs="Times New Roman"/>
            <w:color w:val="FF0000"/>
            <w:rPrChange w:id="249" w:author="Romano, Michael, Francis" w:date="2019-03-05T14:04:00Z">
              <w:rPr>
                <w:rFonts w:ascii="Times New Roman" w:hAnsi="Times New Roman" w:cs="Times New Roman"/>
              </w:rPr>
            </w:rPrChange>
          </w:rPr>
          <w:t xml:space="preserve"> (Figure </w:t>
        </w:r>
      </w:ins>
      <w:ins w:id="250" w:author="Romano, Michael, Francis" w:date="2019-03-05T14:04:00Z">
        <w:r w:rsidR="00C23D9B">
          <w:rPr>
            <w:rFonts w:ascii="Times New Roman" w:hAnsi="Times New Roman" w:cs="Times New Roman"/>
            <w:color w:val="FF0000"/>
          </w:rPr>
          <w:t>5</w:t>
        </w:r>
      </w:ins>
      <w:ins w:id="251" w:author="howard" w:date="2019-03-05T12:47:00Z">
        <w:del w:id="252" w:author="Romano, Michael, Francis" w:date="2019-03-05T14:04:00Z">
          <w:r w:rsidR="007A57C6" w:rsidRPr="00C23D9B" w:rsidDel="00C23D9B">
            <w:rPr>
              <w:rFonts w:ascii="Times New Roman" w:hAnsi="Times New Roman" w:cs="Times New Roman"/>
              <w:color w:val="FF0000"/>
              <w:rPrChange w:id="253" w:author="Romano, Michael, Francis" w:date="2019-03-05T14:04:00Z">
                <w:rPr>
                  <w:rFonts w:ascii="Times New Roman" w:hAnsi="Times New Roman" w:cs="Times New Roman"/>
                </w:rPr>
              </w:rPrChange>
            </w:rPr>
            <w:delText>6</w:delText>
          </w:r>
        </w:del>
        <w:r w:rsidR="007A57C6" w:rsidRPr="00C23D9B">
          <w:rPr>
            <w:rFonts w:ascii="Times New Roman" w:hAnsi="Times New Roman" w:cs="Times New Roman"/>
            <w:color w:val="FF0000"/>
            <w:rPrChange w:id="254" w:author="Romano, Michael, Francis" w:date="2019-03-05T14:04:00Z">
              <w:rPr>
                <w:rFonts w:ascii="Times New Roman" w:hAnsi="Times New Roman" w:cs="Times New Roman"/>
              </w:rPr>
            </w:rPrChange>
          </w:rPr>
          <w:t>A)</w:t>
        </w:r>
      </w:ins>
      <w:r w:rsidR="006A0DD2" w:rsidRPr="00C23D9B">
        <w:rPr>
          <w:rFonts w:ascii="Times New Roman" w:hAnsi="Times New Roman" w:cs="Times New Roman"/>
          <w:color w:val="FF0000"/>
          <w:rPrChange w:id="255" w:author="Romano, Michael, Francis" w:date="2019-03-05T14:04:00Z">
            <w:rPr>
              <w:rFonts w:ascii="Times New Roman" w:hAnsi="Times New Roman" w:cs="Times New Roman"/>
            </w:rPr>
          </w:rPrChange>
        </w:rPr>
        <w:t xml:space="preserve">. </w:t>
      </w:r>
      <w:ins w:id="256" w:author="X Han" w:date="2019-02-28T14:18:00Z">
        <w:del w:id="257" w:author="howard" w:date="2019-03-05T12:41:00Z">
          <w:r w:rsidR="006A0DD2" w:rsidRPr="00C23D9B" w:rsidDel="00F212C7">
            <w:rPr>
              <w:rFonts w:ascii="Times New Roman" w:hAnsi="Times New Roman" w:cs="Times New Roman"/>
              <w:color w:val="FF0000"/>
              <w:rPrChange w:id="258" w:author="Romano, Michael, Francis" w:date="2019-03-05T14:04:00Z">
                <w:rPr>
                  <w:rFonts w:ascii="Times New Roman" w:hAnsi="Times New Roman" w:cs="Times New Roman"/>
                </w:rPr>
              </w:rPrChange>
            </w:rPr>
            <w:delText>The mouse was first trained for 6? Days.</w:delText>
          </w:r>
        </w:del>
      </w:ins>
      <w:ins w:id="259" w:author="howard" w:date="2019-03-05T12:41:00Z">
        <w:r w:rsidR="00F212C7" w:rsidRPr="00C23D9B">
          <w:rPr>
            <w:rFonts w:ascii="Times New Roman" w:hAnsi="Times New Roman" w:cs="Times New Roman"/>
            <w:color w:val="FF0000"/>
            <w:rPrChange w:id="260" w:author="Romano, Michael, Francis" w:date="2019-03-05T14:04:00Z">
              <w:rPr>
                <w:rFonts w:ascii="Times New Roman" w:hAnsi="Times New Roman" w:cs="Times New Roman"/>
              </w:rPr>
            </w:rPrChange>
          </w:rPr>
          <w:t xml:space="preserve">In both </w:t>
        </w:r>
        <w:r w:rsidR="007A57C6" w:rsidRPr="00C23D9B">
          <w:rPr>
            <w:rFonts w:ascii="Times New Roman" w:hAnsi="Times New Roman" w:cs="Times New Roman"/>
            <w:color w:val="FF0000"/>
            <w:rPrChange w:id="261" w:author="Romano, Michael, Francis" w:date="2019-03-05T14:04:00Z">
              <w:rPr>
                <w:rFonts w:ascii="Times New Roman" w:hAnsi="Times New Roman" w:cs="Times New Roman"/>
              </w:rPr>
            </w:rPrChange>
          </w:rPr>
          <w:t>the training and imaging phases of the experiment, the mouse was head fixed under the imaging scope on a r</w:t>
        </w:r>
      </w:ins>
      <w:ins w:id="262" w:author="howard" w:date="2019-03-05T12:42:00Z">
        <w:r w:rsidR="007A57C6" w:rsidRPr="00C23D9B">
          <w:rPr>
            <w:rFonts w:ascii="Times New Roman" w:hAnsi="Times New Roman" w:cs="Times New Roman"/>
            <w:color w:val="FF0000"/>
            <w:rPrChange w:id="263" w:author="Romano, Michael, Francis" w:date="2019-03-05T14:04:00Z">
              <w:rPr>
                <w:rFonts w:ascii="Times New Roman" w:hAnsi="Times New Roman" w:cs="Times New Roman"/>
              </w:rPr>
            </w:rPrChange>
          </w:rPr>
          <w:t xml:space="preserve">aised platform as described in Mohammed et al. </w:t>
        </w:r>
      </w:ins>
      <w:r w:rsidR="00B50CFB" w:rsidRPr="00C23D9B">
        <w:rPr>
          <w:rFonts w:ascii="Times New Roman" w:hAnsi="Times New Roman" w:cs="Times New Roman"/>
          <w:color w:val="FF0000"/>
          <w:rPrChange w:id="264" w:author="Romano, Michael, Francis" w:date="2019-03-05T14:04:00Z">
            <w:rPr>
              <w:rFonts w:ascii="Times New Roman" w:hAnsi="Times New Roman" w:cs="Times New Roman"/>
            </w:rPr>
          </w:rPrChange>
        </w:rPr>
        <w:fldChar w:fldCharType="begin"/>
      </w:r>
      <w:r w:rsidR="00E741A8" w:rsidRPr="00C23D9B">
        <w:rPr>
          <w:rFonts w:ascii="Times New Roman" w:hAnsi="Times New Roman" w:cs="Times New Roman"/>
          <w:color w:val="FF0000"/>
          <w:rPrChange w:id="265" w:author="Romano, Michael, Francis" w:date="2019-03-05T14:04:00Z">
            <w:rPr>
              <w:rFonts w:ascii="Times New Roman" w:hAnsi="Times New Roman" w:cs="Times New Roman"/>
            </w:rPr>
          </w:rPrChange>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C23D9B">
        <w:rPr>
          <w:rFonts w:ascii="Times New Roman" w:hAnsi="Times New Roman" w:cs="Times New Roman"/>
          <w:color w:val="FF0000"/>
          <w:rPrChange w:id="266" w:author="Romano, Michael, Francis" w:date="2019-03-05T14:04:00Z">
            <w:rPr>
              <w:rFonts w:ascii="Times New Roman" w:hAnsi="Times New Roman" w:cs="Times New Roman"/>
            </w:rPr>
          </w:rPrChange>
        </w:rPr>
        <w:fldChar w:fldCharType="separate"/>
      </w:r>
      <w:r w:rsidR="00E741A8" w:rsidRPr="00C23D9B">
        <w:rPr>
          <w:rFonts w:ascii="Times New Roman" w:hAnsi="Times New Roman" w:cs="Times New Roman"/>
          <w:noProof/>
          <w:color w:val="FF0000"/>
          <w:rPrChange w:id="267" w:author="Romano, Michael, Francis" w:date="2019-03-05T14:04:00Z">
            <w:rPr>
              <w:rFonts w:ascii="Times New Roman" w:hAnsi="Times New Roman" w:cs="Times New Roman"/>
              <w:noProof/>
            </w:rPr>
          </w:rPrChange>
        </w:rPr>
        <w:t>(Mohammed et al., 2016)</w:t>
      </w:r>
      <w:r w:rsidR="00B50CFB" w:rsidRPr="00C23D9B">
        <w:rPr>
          <w:rFonts w:ascii="Times New Roman" w:hAnsi="Times New Roman" w:cs="Times New Roman"/>
          <w:color w:val="FF0000"/>
          <w:rPrChange w:id="268" w:author="Romano, Michael, Francis" w:date="2019-03-05T14:04:00Z">
            <w:rPr>
              <w:rFonts w:ascii="Times New Roman" w:hAnsi="Times New Roman" w:cs="Times New Roman"/>
            </w:rPr>
          </w:rPrChange>
        </w:rPr>
        <w:fldChar w:fldCharType="end"/>
      </w:r>
      <w:ins w:id="269" w:author="howard" w:date="2019-03-05T12:42:00Z">
        <w:r w:rsidR="007A57C6" w:rsidRPr="00C23D9B">
          <w:rPr>
            <w:rFonts w:ascii="Times New Roman" w:hAnsi="Times New Roman" w:cs="Times New Roman"/>
            <w:color w:val="FF0000"/>
            <w:rPrChange w:id="270" w:author="Romano, Michael, Francis" w:date="2019-03-05T14:04:00Z">
              <w:rPr>
                <w:rFonts w:ascii="Times New Roman" w:hAnsi="Times New Roman" w:cs="Times New Roman"/>
              </w:rPr>
            </w:rPrChange>
          </w:rPr>
          <w:t xml:space="preserve">. </w:t>
        </w:r>
      </w:ins>
      <w:ins w:id="271" w:author="X Han" w:date="2019-02-28T14:18:00Z">
        <w:r w:rsidR="006A0DD2" w:rsidRPr="00C23D9B">
          <w:rPr>
            <w:rFonts w:ascii="Times New Roman" w:hAnsi="Times New Roman" w:cs="Times New Roman"/>
            <w:color w:val="FF0000"/>
            <w:rPrChange w:id="272" w:author="Romano, Michael, Francis" w:date="2019-03-05T14:04:00Z">
              <w:rPr>
                <w:rFonts w:ascii="Times New Roman" w:hAnsi="Times New Roman" w:cs="Times New Roman"/>
              </w:rPr>
            </w:rPrChange>
          </w:rPr>
          <w:t xml:space="preserve"> During </w:t>
        </w:r>
        <w:del w:id="273" w:author="howard" w:date="2019-03-05T12:44:00Z">
          <w:r w:rsidR="006A0DD2" w:rsidRPr="00C23D9B" w:rsidDel="007A57C6">
            <w:rPr>
              <w:rFonts w:ascii="Times New Roman" w:hAnsi="Times New Roman" w:cs="Times New Roman"/>
              <w:color w:val="FF0000"/>
              <w:rPrChange w:id="274" w:author="Romano, Michael, Francis" w:date="2019-03-05T14:04:00Z">
                <w:rPr>
                  <w:rFonts w:ascii="Times New Roman" w:hAnsi="Times New Roman" w:cs="Times New Roman"/>
                </w:rPr>
              </w:rPrChange>
            </w:rPr>
            <w:delText>experiments, it was awake and headfixed under th</w:delText>
          </w:r>
        </w:del>
      </w:ins>
      <w:ins w:id="275" w:author="X Han" w:date="2019-02-28T14:19:00Z">
        <w:del w:id="276" w:author="howard" w:date="2019-03-05T12:44:00Z">
          <w:r w:rsidR="006A0DD2" w:rsidRPr="00C23D9B" w:rsidDel="007A57C6">
            <w:rPr>
              <w:rFonts w:ascii="Times New Roman" w:hAnsi="Times New Roman" w:cs="Times New Roman"/>
              <w:color w:val="FF0000"/>
              <w:rPrChange w:id="277" w:author="Romano, Michael, Francis" w:date="2019-03-05T14:04:00Z">
                <w:rPr>
                  <w:rFonts w:ascii="Times New Roman" w:hAnsi="Times New Roman" w:cs="Times New Roman"/>
                </w:rPr>
              </w:rPrChange>
            </w:rPr>
            <w:delText>e</w:delText>
          </w:r>
        </w:del>
      </w:ins>
      <w:ins w:id="278" w:author="X Han" w:date="2019-02-28T14:11:00Z">
        <w:del w:id="279" w:author="howard" w:date="2019-03-05T12:44:00Z">
          <w:r w:rsidRPr="00C23D9B" w:rsidDel="007A57C6">
            <w:rPr>
              <w:rFonts w:ascii="Times New Roman" w:hAnsi="Times New Roman" w:cs="Times New Roman"/>
              <w:color w:val="FF0000"/>
            </w:rPr>
            <w:delText>…..</w:delText>
          </w:r>
        </w:del>
      </w:ins>
      <w:ins w:id="280" w:author="howard" w:date="2019-03-05T12:44:00Z">
        <w:r w:rsidR="007A57C6" w:rsidRPr="00C23D9B">
          <w:rPr>
            <w:rFonts w:ascii="Times New Roman" w:hAnsi="Times New Roman" w:cs="Times New Roman"/>
            <w:color w:val="FF0000"/>
            <w:rPrChange w:id="281" w:author="Romano, Michael, Francis" w:date="2019-03-05T14:04:00Z">
              <w:rPr>
                <w:rFonts w:ascii="Times New Roman" w:hAnsi="Times New Roman" w:cs="Times New Roman"/>
              </w:rPr>
            </w:rPrChange>
          </w:rPr>
          <w:t xml:space="preserve">this experiment, pulses were sent to the </w:t>
        </w:r>
      </w:ins>
      <w:ins w:id="282" w:author="Romano, Michael, Francis" w:date="2019-03-04T15:48:00Z">
        <w:del w:id="283" w:author="howard" w:date="2019-03-05T12:44:00Z">
          <w:r w:rsidR="00535D54" w:rsidRPr="00C23D9B" w:rsidDel="007A57C6">
            <w:rPr>
              <w:rFonts w:ascii="Times New Roman" w:hAnsi="Times New Roman" w:cs="Times New Roman"/>
              <w:color w:val="FF0000"/>
              <w:rPrChange w:id="284" w:author="Romano, Michael, Francis" w:date="2019-03-05T14:04:00Z">
                <w:rPr>
                  <w:rFonts w:ascii="Times New Roman" w:hAnsi="Times New Roman" w:cs="Times New Roman"/>
                </w:rPr>
              </w:rPrChange>
            </w:rPr>
            <w:delText xml:space="preserve">an </w:delText>
          </w:r>
        </w:del>
        <w:proofErr w:type="spellStart"/>
        <w:r w:rsidR="00535D54" w:rsidRPr="00C23D9B">
          <w:rPr>
            <w:rFonts w:ascii="Times New Roman" w:hAnsi="Times New Roman" w:cs="Times New Roman"/>
            <w:color w:val="FF0000"/>
            <w:rPrChange w:id="285" w:author="Romano, Michael, Francis" w:date="2019-03-05T14:04:00Z">
              <w:rPr>
                <w:rFonts w:ascii="Times New Roman" w:hAnsi="Times New Roman" w:cs="Times New Roman"/>
              </w:rPr>
            </w:rPrChange>
          </w:rPr>
          <w:t>sCMOS</w:t>
        </w:r>
        <w:proofErr w:type="spellEnd"/>
        <w:r w:rsidR="00535D54" w:rsidRPr="00C23D9B">
          <w:rPr>
            <w:rFonts w:ascii="Times New Roman" w:hAnsi="Times New Roman" w:cs="Times New Roman"/>
            <w:color w:val="FF0000"/>
            <w:rPrChange w:id="286" w:author="Romano, Michael, Francis" w:date="2019-03-05T14:04:00Z">
              <w:rPr>
                <w:rFonts w:ascii="Times New Roman" w:hAnsi="Times New Roman" w:cs="Times New Roman"/>
              </w:rPr>
            </w:rPrChange>
          </w:rPr>
          <w:t xml:space="preserve"> camera, </w:t>
        </w:r>
        <w:del w:id="287" w:author="howard" w:date="2019-03-05T12:45:00Z">
          <w:r w:rsidR="00535D54" w:rsidRPr="00C23D9B" w:rsidDel="007A57C6">
            <w:rPr>
              <w:rFonts w:ascii="Times New Roman" w:hAnsi="Times New Roman" w:cs="Times New Roman"/>
              <w:color w:val="FF0000"/>
              <w:rPrChange w:id="288" w:author="Romano, Michael, Francis" w:date="2019-03-05T14:04:00Z">
                <w:rPr>
                  <w:rFonts w:ascii="Times New Roman" w:hAnsi="Times New Roman" w:cs="Times New Roman"/>
                </w:rPr>
              </w:rPrChange>
            </w:rPr>
            <w:delText xml:space="preserve">set </w:delText>
          </w:r>
        </w:del>
        <w:r w:rsidR="00535D54" w:rsidRPr="00C23D9B">
          <w:rPr>
            <w:rFonts w:ascii="Times New Roman" w:hAnsi="Times New Roman" w:cs="Times New Roman"/>
            <w:color w:val="FF0000"/>
            <w:rPrChange w:id="289" w:author="Romano, Michael, Francis" w:date="2019-03-05T14:04:00Z">
              <w:rPr>
                <w:rFonts w:ascii="Times New Roman" w:hAnsi="Times New Roman" w:cs="Times New Roman"/>
              </w:rPr>
            </w:rPrChange>
          </w:rPr>
          <w:t xml:space="preserve">to capture </w:t>
        </w:r>
      </w:ins>
      <w:ins w:id="290" w:author="howard" w:date="2019-03-05T12:45:00Z">
        <w:r w:rsidR="007A57C6" w:rsidRPr="00C23D9B">
          <w:rPr>
            <w:rFonts w:ascii="Times New Roman" w:hAnsi="Times New Roman" w:cs="Times New Roman"/>
            <w:color w:val="FF0000"/>
            <w:rPrChange w:id="291" w:author="Romano, Michael, Francis" w:date="2019-03-05T14:04:00Z">
              <w:rPr>
                <w:rFonts w:ascii="Times New Roman" w:hAnsi="Times New Roman" w:cs="Times New Roman"/>
              </w:rPr>
            </w:rPrChange>
          </w:rPr>
          <w:t xml:space="preserve">calcium activity in the hippocampus at 20Hz </w:t>
        </w:r>
      </w:ins>
      <w:ins w:id="292" w:author="Romano, Michael, Francis" w:date="2019-03-04T15:48:00Z">
        <w:del w:id="293" w:author="howard" w:date="2019-03-05T12:46:00Z">
          <w:r w:rsidR="00535D54" w:rsidRPr="00C23D9B" w:rsidDel="007A57C6">
            <w:rPr>
              <w:rFonts w:ascii="Times New Roman" w:hAnsi="Times New Roman" w:cs="Times New Roman"/>
              <w:color w:val="FF0000"/>
              <w:rPrChange w:id="294" w:author="Romano, Michael, Francis" w:date="2019-03-05T14:04:00Z">
                <w:rPr>
                  <w:rFonts w:ascii="Times New Roman" w:hAnsi="Times New Roman" w:cs="Times New Roman"/>
                </w:rPr>
              </w:rPrChange>
            </w:rPr>
            <w:delText xml:space="preserve">images </w:delText>
          </w:r>
        </w:del>
      </w:ins>
      <w:ins w:id="295" w:author="Romano, Michael, Francis" w:date="2019-03-04T15:49:00Z">
        <w:del w:id="296" w:author="howard" w:date="2019-03-05T12:46:00Z">
          <w:r w:rsidR="00FD3586" w:rsidRPr="00C23D9B" w:rsidDel="007A57C6">
            <w:rPr>
              <w:rFonts w:ascii="Times New Roman" w:hAnsi="Times New Roman" w:cs="Times New Roman"/>
              <w:color w:val="FF0000"/>
              <w:rPrChange w:id="297" w:author="Romano, Michael, Francis" w:date="2019-03-05T14:04:00Z">
                <w:rPr>
                  <w:rFonts w:ascii="Times New Roman" w:hAnsi="Times New Roman" w:cs="Times New Roman"/>
                </w:rPr>
              </w:rPrChange>
            </w:rPr>
            <w:delText>upon a digital pulse onset delivered by</w:delText>
          </w:r>
        </w:del>
      </w:ins>
      <w:ins w:id="298" w:author="howard" w:date="2019-03-05T12:46:00Z">
        <w:r w:rsidR="007A57C6" w:rsidRPr="00C23D9B">
          <w:rPr>
            <w:rFonts w:ascii="Times New Roman" w:hAnsi="Times New Roman" w:cs="Times New Roman"/>
            <w:color w:val="FF0000"/>
            <w:rPrChange w:id="299" w:author="Romano, Michael, Francis" w:date="2019-03-05T14:04:00Z">
              <w:rPr>
                <w:rFonts w:ascii="Times New Roman" w:hAnsi="Times New Roman" w:cs="Times New Roman"/>
              </w:rPr>
            </w:rPrChange>
          </w:rPr>
          <w:t>from</w:t>
        </w:r>
      </w:ins>
      <w:ins w:id="300" w:author="Romano, Michael, Francis" w:date="2019-03-04T15:49:00Z">
        <w:r w:rsidR="00FD3586" w:rsidRPr="00C23D9B">
          <w:rPr>
            <w:rFonts w:ascii="Times New Roman" w:hAnsi="Times New Roman" w:cs="Times New Roman"/>
            <w:color w:val="FF0000"/>
            <w:rPrChange w:id="301" w:author="Romano, Michael, Francis" w:date="2019-03-05T14:04:00Z">
              <w:rPr>
                <w:rFonts w:ascii="Times New Roman" w:hAnsi="Times New Roman" w:cs="Times New Roman"/>
              </w:rPr>
            </w:rPrChange>
          </w:rPr>
          <w:t xml:space="preserve"> the Teensy</w:t>
        </w:r>
      </w:ins>
      <w:ins w:id="302" w:author="Romano, Michael, Francis" w:date="2019-03-04T15:48:00Z">
        <w:r w:rsidR="00535D54" w:rsidRPr="00C23D9B">
          <w:rPr>
            <w:rFonts w:ascii="Times New Roman" w:hAnsi="Times New Roman" w:cs="Times New Roman"/>
            <w:color w:val="FF0000"/>
            <w:rPrChange w:id="303" w:author="Romano, Michael, Francis" w:date="2019-03-05T14:04:00Z">
              <w:rPr>
                <w:rFonts w:ascii="Times New Roman" w:hAnsi="Times New Roman" w:cs="Times New Roman"/>
              </w:rPr>
            </w:rPrChange>
          </w:rPr>
          <w:t>.</w:t>
        </w:r>
      </w:ins>
      <w:r w:rsidR="001A6638" w:rsidRPr="00C23D9B">
        <w:rPr>
          <w:rFonts w:ascii="Times New Roman" w:hAnsi="Times New Roman" w:cs="Times New Roman"/>
          <w:color w:val="FF0000"/>
        </w:rPr>
        <w:t xml:space="preserve"> </w:t>
      </w:r>
      <w:ins w:id="304" w:author="howard" w:date="2019-03-05T12:48:00Z">
        <w:r w:rsidR="007A57C6" w:rsidRPr="00C23D9B">
          <w:rPr>
            <w:rFonts w:ascii="Times New Roman" w:hAnsi="Times New Roman" w:cs="Times New Roman"/>
            <w:color w:val="FF0000"/>
          </w:rPr>
          <w:t>From the recording</w:t>
        </w:r>
      </w:ins>
      <w:ins w:id="305" w:author="howard" w:date="2019-03-05T12:46:00Z">
        <w:r w:rsidR="007A57C6" w:rsidRPr="00C23D9B">
          <w:rPr>
            <w:rFonts w:ascii="Times New Roman" w:hAnsi="Times New Roman" w:cs="Times New Roman"/>
            <w:color w:val="FF0000"/>
          </w:rPr>
          <w:t xml:space="preserve"> we identified 731 neurons </w:t>
        </w:r>
      </w:ins>
      <w:ins w:id="306" w:author="howard" w:date="2019-03-05T12:48:00Z">
        <w:r w:rsidR="007A57C6" w:rsidRPr="00C23D9B">
          <w:rPr>
            <w:rFonts w:ascii="Times New Roman" w:hAnsi="Times New Roman" w:cs="Times New Roman"/>
            <w:color w:val="FF0000"/>
          </w:rPr>
          <w:t xml:space="preserve">(Figure </w:t>
        </w:r>
      </w:ins>
      <w:ins w:id="307" w:author="Romano, Michael, Francis" w:date="2019-03-05T14:04:00Z">
        <w:r w:rsidR="00C23D9B">
          <w:rPr>
            <w:rFonts w:ascii="Times New Roman" w:hAnsi="Times New Roman" w:cs="Times New Roman"/>
            <w:color w:val="FF0000"/>
          </w:rPr>
          <w:t>5</w:t>
        </w:r>
      </w:ins>
      <w:ins w:id="308" w:author="howard" w:date="2019-03-05T12:48:00Z">
        <w:del w:id="309"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B) across the imaging field. A large fraction of CA1 neurons </w:t>
        </w:r>
      </w:ins>
      <w:ins w:id="310" w:author="howard" w:date="2019-03-05T12:49:00Z">
        <w:r w:rsidR="007A57C6" w:rsidRPr="00C23D9B">
          <w:rPr>
            <w:rFonts w:ascii="Times New Roman" w:hAnsi="Times New Roman" w:cs="Times New Roman"/>
            <w:color w:val="FF0000"/>
          </w:rPr>
          <w:t xml:space="preserve">recorded </w:t>
        </w:r>
      </w:ins>
      <w:ins w:id="311" w:author="howard" w:date="2019-03-05T12:48:00Z">
        <w:r w:rsidR="007A57C6" w:rsidRPr="00C23D9B">
          <w:rPr>
            <w:rFonts w:ascii="Times New Roman" w:hAnsi="Times New Roman" w:cs="Times New Roman"/>
            <w:color w:val="FF0000"/>
          </w:rPr>
          <w:t>showed increase</w:t>
        </w:r>
      </w:ins>
      <w:ins w:id="312" w:author="howard" w:date="2019-03-05T12:49:00Z">
        <w:r w:rsidR="007A57C6" w:rsidRPr="00C23D9B">
          <w:rPr>
            <w:rFonts w:ascii="Times New Roman" w:hAnsi="Times New Roman" w:cs="Times New Roman"/>
            <w:color w:val="FF0000"/>
          </w:rPr>
          <w:t>d</w:t>
        </w:r>
      </w:ins>
      <w:ins w:id="313" w:author="howard" w:date="2019-03-05T12:48:00Z">
        <w:r w:rsidR="007A57C6" w:rsidRPr="00C23D9B">
          <w:rPr>
            <w:rFonts w:ascii="Times New Roman" w:hAnsi="Times New Roman" w:cs="Times New Roman"/>
            <w:color w:val="FF0000"/>
          </w:rPr>
          <w:t xml:space="preserve"> </w:t>
        </w:r>
      </w:ins>
      <w:ins w:id="314" w:author="howard" w:date="2019-03-05T12:50:00Z">
        <w:r w:rsidR="007A57C6" w:rsidRPr="00C23D9B">
          <w:rPr>
            <w:rFonts w:ascii="Times New Roman" w:hAnsi="Times New Roman" w:cs="Times New Roman"/>
            <w:color w:val="FF0000"/>
          </w:rPr>
          <w:t>responsivity following</w:t>
        </w:r>
      </w:ins>
      <w:ins w:id="315" w:author="howard" w:date="2019-03-05T12:49:00Z">
        <w:r w:rsidR="007A57C6" w:rsidRPr="00D75996">
          <w:rPr>
            <w:rFonts w:ascii="Times New Roman" w:hAnsi="Times New Roman" w:cs="Times New Roman"/>
            <w:color w:val="FF0000"/>
          </w:rPr>
          <w:t xml:space="preserve"> the tone and prior to the puff </w:t>
        </w:r>
      </w:ins>
      <w:ins w:id="316" w:author="howard" w:date="2019-03-05T12:51:00Z">
        <w:r w:rsidR="007A57C6" w:rsidRPr="00E4392A">
          <w:rPr>
            <w:rFonts w:ascii="Times New Roman" w:hAnsi="Times New Roman" w:cs="Times New Roman"/>
            <w:color w:val="FF0000"/>
          </w:rPr>
          <w:t xml:space="preserve">(Figure </w:t>
        </w:r>
      </w:ins>
      <w:ins w:id="317" w:author="Romano, Michael, Francis" w:date="2019-03-05T14:04:00Z">
        <w:r w:rsidR="00C23D9B">
          <w:rPr>
            <w:rFonts w:ascii="Times New Roman" w:hAnsi="Times New Roman" w:cs="Times New Roman"/>
            <w:color w:val="FF0000"/>
          </w:rPr>
          <w:t>5</w:t>
        </w:r>
      </w:ins>
      <w:ins w:id="318" w:author="howard" w:date="2019-03-05T12:51:00Z">
        <w:del w:id="319"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 C and </w:t>
        </w:r>
      </w:ins>
      <w:ins w:id="320" w:author="Romano, Michael, Francis" w:date="2019-03-05T14:04:00Z">
        <w:r w:rsidR="00C23D9B">
          <w:rPr>
            <w:rFonts w:ascii="Times New Roman" w:hAnsi="Times New Roman" w:cs="Times New Roman"/>
            <w:color w:val="FF0000"/>
          </w:rPr>
          <w:t>5</w:t>
        </w:r>
      </w:ins>
      <w:ins w:id="321" w:author="howard" w:date="2019-03-05T12:51:00Z">
        <w:del w:id="322"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D), </w:t>
        </w:r>
      </w:ins>
      <w:ins w:id="323" w:author="howard" w:date="2019-03-05T12:49:00Z">
        <w:r w:rsidR="007A57C6" w:rsidRPr="00C23D9B">
          <w:rPr>
            <w:rFonts w:ascii="Times New Roman" w:hAnsi="Times New Roman" w:cs="Times New Roman"/>
            <w:color w:val="FF0000"/>
          </w:rPr>
          <w:t xml:space="preserve">suggesting a learned relationship for the CS-US </w:t>
        </w:r>
      </w:ins>
      <w:ins w:id="324" w:author="howard" w:date="2019-03-05T12:51:00Z">
        <w:r w:rsidR="007A57C6" w:rsidRPr="00D75996">
          <w:rPr>
            <w:rFonts w:ascii="Times New Roman" w:hAnsi="Times New Roman" w:cs="Times New Roman"/>
            <w:color w:val="FF0000"/>
          </w:rPr>
          <w:t>association that</w:t>
        </w:r>
      </w:ins>
      <w:ins w:id="325" w:author="howard" w:date="2019-03-05T12:49:00Z">
        <w:r w:rsidR="007A57C6" w:rsidRPr="00E4392A">
          <w:rPr>
            <w:rFonts w:ascii="Times New Roman" w:hAnsi="Times New Roman" w:cs="Times New Roman"/>
            <w:color w:val="FF0000"/>
          </w:rPr>
          <w:t xml:space="preserve"> </w:t>
        </w:r>
      </w:ins>
      <w:ins w:id="326" w:author="howard" w:date="2019-03-05T12:51:00Z">
        <w:r w:rsidR="007A57C6" w:rsidRPr="00BC52A9">
          <w:rPr>
            <w:rFonts w:ascii="Times New Roman" w:hAnsi="Times New Roman" w:cs="Times New Roman"/>
            <w:color w:val="FF0000"/>
          </w:rPr>
          <w:t>is not</w:t>
        </w:r>
      </w:ins>
      <w:ins w:id="327" w:author="howard" w:date="2019-03-05T12:50:00Z">
        <w:r w:rsidR="007A57C6" w:rsidRPr="00BC52A9">
          <w:rPr>
            <w:rFonts w:ascii="Times New Roman" w:hAnsi="Times New Roman" w:cs="Times New Roman"/>
            <w:color w:val="FF0000"/>
          </w:rPr>
          <w:t xml:space="preserve"> present for the tone prior to training (see Mohammed et al</w:t>
        </w:r>
      </w:ins>
      <w:ins w:id="328" w:author="Romano, Michael, Francis" w:date="2019-03-05T14:03:00Z">
        <w:r w:rsidR="00E741A8" w:rsidRPr="00B3317F">
          <w:rPr>
            <w:rFonts w:ascii="Times New Roman" w:hAnsi="Times New Roman" w:cs="Times New Roman"/>
            <w:color w:val="FF0000"/>
          </w:rPr>
          <w:t>.,</w:t>
        </w:r>
      </w:ins>
      <w:ins w:id="329" w:author="howard" w:date="2019-03-05T12:50:00Z">
        <w:r w:rsidR="007A57C6" w:rsidRPr="006F5784">
          <w:rPr>
            <w:rFonts w:ascii="Times New Roman" w:hAnsi="Times New Roman" w:cs="Times New Roman"/>
            <w:color w:val="FF0000"/>
          </w:rPr>
          <w:t xml:space="preserve"> 2016</w:t>
        </w:r>
        <w:del w:id="330" w:author="Romano, Michael, Francis" w:date="2019-03-05T14:03:00Z">
          <w:r w:rsidR="007A57C6" w:rsidRPr="0054330F" w:rsidDel="00E741A8">
            <w:rPr>
              <w:rFonts w:ascii="Times New Roman" w:hAnsi="Times New Roman" w:cs="Times New Roman"/>
              <w:color w:val="FF0000"/>
            </w:rPr>
            <w:delText>.</w:delText>
          </w:r>
        </w:del>
        <w:r w:rsidR="007A57C6" w:rsidRPr="0054330F">
          <w:rPr>
            <w:rFonts w:ascii="Times New Roman" w:hAnsi="Times New Roman" w:cs="Times New Roman"/>
            <w:color w:val="FF0000"/>
          </w:rPr>
          <w:t>)</w:t>
        </w:r>
      </w:ins>
      <w:del w:id="331" w:author="howard" w:date="2019-03-05T12:49:00Z">
        <w:r w:rsidRPr="0054330F" w:rsidDel="007A57C6">
          <w:rPr>
            <w:rFonts w:ascii="Times New Roman" w:hAnsi="Times New Roman" w:cs="Times New Roman"/>
            <w:color w:val="FF0000"/>
          </w:rPr>
          <w:delText>W</w:delText>
        </w:r>
        <w:r w:rsidR="001A6638" w:rsidRPr="0054330F" w:rsidDel="007A57C6">
          <w:rPr>
            <w:rFonts w:ascii="Times New Roman" w:hAnsi="Times New Roman" w:cs="Times New Roman"/>
            <w:color w:val="FF0000"/>
          </w:rPr>
          <w:delText>e</w:delText>
        </w:r>
        <w:r w:rsidRPr="0054330F" w:rsidDel="007A57C6">
          <w:rPr>
            <w:rFonts w:ascii="Times New Roman" w:hAnsi="Times New Roman" w:cs="Times New Roman"/>
            <w:color w:val="FF0000"/>
          </w:rPr>
          <w:delText xml:space="preserve"> found a fraction of CA1 neurons are responsive </w:delText>
        </w:r>
      </w:del>
      <w:del w:id="332" w:author="howard" w:date="2019-03-05T12:51:00Z">
        <w:r w:rsidRPr="00C23D9B" w:rsidDel="007A57C6">
          <w:rPr>
            <w:rFonts w:ascii="Times New Roman" w:hAnsi="Times New Roman" w:cs="Times New Roman"/>
            <w:color w:val="FF0000"/>
            <w:rPrChange w:id="333" w:author="Romano, Michael, Francis" w:date="2019-03-05T14:04:00Z">
              <w:rPr>
                <w:rFonts w:ascii="Times New Roman" w:hAnsi="Times New Roman" w:cs="Times New Roman"/>
                <w:color w:val="FF0000"/>
              </w:rPr>
            </w:rPrChange>
          </w:rPr>
          <w:delText xml:space="preserve">following the tone, before the puff (Figure 6B, with </w:delText>
        </w:r>
        <w:r w:rsidR="000C6A93" w:rsidRPr="00C23D9B" w:rsidDel="007A57C6">
          <w:rPr>
            <w:rFonts w:ascii="Times New Roman" w:hAnsi="Times New Roman" w:cs="Times New Roman"/>
            <w:color w:val="FF0000"/>
            <w:rPrChange w:id="334" w:author="Romano, Michael, Francis" w:date="2019-03-05T14:04:00Z">
              <w:rPr>
                <w:rFonts w:ascii="Times New Roman" w:hAnsi="Times New Roman" w:cs="Times New Roman"/>
                <w:color w:val="FF0000"/>
              </w:rPr>
            </w:rPrChange>
          </w:rPr>
          <w:delText xml:space="preserve">two </w:delText>
        </w:r>
        <w:r w:rsidRPr="00C23D9B" w:rsidDel="007A57C6">
          <w:rPr>
            <w:rFonts w:ascii="Times New Roman" w:hAnsi="Times New Roman" w:cs="Times New Roman"/>
            <w:color w:val="FF0000"/>
            <w:rPrChange w:id="335" w:author="Romano, Michael, Francis" w:date="2019-03-05T14:04:00Z">
              <w:rPr>
                <w:rFonts w:ascii="Times New Roman" w:hAnsi="Times New Roman" w:cs="Times New Roman"/>
                <w:color w:val="FF0000"/>
              </w:rPr>
            </w:rPrChange>
          </w:rPr>
          <w:delText>example individual neurons shown i</w:delText>
        </w:r>
        <w:r w:rsidR="000C6A93" w:rsidRPr="00C23D9B" w:rsidDel="007A57C6">
          <w:rPr>
            <w:rFonts w:ascii="Times New Roman" w:hAnsi="Times New Roman" w:cs="Times New Roman"/>
            <w:color w:val="FF0000"/>
            <w:rPrChange w:id="336" w:author="Romano, Michael, Francis" w:date="2019-03-05T14:04:00Z">
              <w:rPr>
                <w:rFonts w:ascii="Times New Roman" w:hAnsi="Times New Roman" w:cs="Times New Roman"/>
                <w:color w:val="FF0000"/>
              </w:rPr>
            </w:rPrChange>
          </w:rPr>
          <w:delText>n Figure 6C</w:delText>
        </w:r>
        <w:r w:rsidRPr="00C23D9B" w:rsidDel="007A57C6">
          <w:rPr>
            <w:rFonts w:ascii="Times New Roman" w:hAnsi="Times New Roman" w:cs="Times New Roman"/>
            <w:color w:val="FF0000"/>
            <w:rPrChange w:id="337" w:author="Romano, Michael, Francis" w:date="2019-03-05T14:04:00Z">
              <w:rPr>
                <w:rFonts w:ascii="Times New Roman" w:hAnsi="Times New Roman" w:cs="Times New Roman"/>
                <w:color w:val="FF0000"/>
              </w:rPr>
            </w:rPrChange>
          </w:rPr>
          <w:delText>)</w:delText>
        </w:r>
        <w:r w:rsidR="000C6A93" w:rsidRPr="00C23D9B" w:rsidDel="007A57C6">
          <w:rPr>
            <w:rFonts w:ascii="Times New Roman" w:hAnsi="Times New Roman" w:cs="Times New Roman"/>
            <w:color w:val="FF0000"/>
            <w:rPrChange w:id="338" w:author="Romano, Michael, Francis" w:date="2019-03-05T14:04:00Z">
              <w:rPr>
                <w:rFonts w:ascii="Times New Roman" w:hAnsi="Times New Roman" w:cs="Times New Roman"/>
                <w:color w:val="FF0000"/>
              </w:rPr>
            </w:rPrChange>
          </w:rPr>
          <w:delText xml:space="preserve">. </w:delText>
        </w:r>
      </w:del>
      <w:r w:rsidR="001A6638" w:rsidRPr="00C23D9B">
        <w:rPr>
          <w:rFonts w:ascii="Times New Roman" w:hAnsi="Times New Roman" w:cs="Times New Roman"/>
          <w:color w:val="FF0000"/>
          <w:rPrChange w:id="339" w:author="Romano, Michael, Francis" w:date="2019-03-05T14:04:00Z">
            <w:rPr>
              <w:rFonts w:ascii="Times New Roman" w:hAnsi="Times New Roman" w:cs="Times New Roman"/>
              <w:color w:val="FF0000"/>
            </w:rPr>
          </w:rPrChange>
        </w:rPr>
        <w:t>Thus,</w:t>
      </w:r>
      <w:r w:rsidRPr="00C23D9B">
        <w:rPr>
          <w:rFonts w:ascii="Times New Roman" w:hAnsi="Times New Roman" w:cs="Times New Roman"/>
          <w:color w:val="FF0000"/>
          <w:rPrChange w:id="340" w:author="Romano, Michael, Francis" w:date="2019-03-05T14:04:00Z">
            <w:rPr>
              <w:rFonts w:ascii="Times New Roman" w:hAnsi="Times New Roman" w:cs="Times New Roman"/>
              <w:color w:val="FF0000"/>
            </w:rPr>
          </w:rPrChange>
        </w:rPr>
        <w:t xml:space="preserve"> </w:t>
      </w:r>
      <w:r w:rsidR="003013D3" w:rsidRPr="00C23D9B">
        <w:rPr>
          <w:rFonts w:ascii="Times New Roman" w:hAnsi="Times New Roman" w:cs="Times New Roman"/>
          <w:color w:val="FF0000"/>
          <w:rPrChange w:id="341" w:author="Romano, Michael, Francis" w:date="2019-03-05T14:04:00Z">
            <w:rPr>
              <w:rFonts w:ascii="Times New Roman" w:hAnsi="Times New Roman" w:cs="Times New Roman"/>
              <w:color w:val="FF0000"/>
            </w:rPr>
          </w:rPrChange>
        </w:rPr>
        <w:t xml:space="preserve">this </w:t>
      </w:r>
      <w:r w:rsidRPr="00C23D9B">
        <w:rPr>
          <w:rFonts w:ascii="Times New Roman" w:hAnsi="Times New Roman" w:cs="Times New Roman"/>
          <w:color w:val="FF0000"/>
          <w:rPrChange w:id="342" w:author="Romano, Michael, Francis" w:date="2019-03-05T14:04:00Z">
            <w:rPr>
              <w:rFonts w:ascii="Times New Roman" w:hAnsi="Times New Roman" w:cs="Times New Roman"/>
              <w:color w:val="FF0000"/>
            </w:rPr>
          </w:rPrChange>
        </w:rPr>
        <w:t xml:space="preserve">Teensy-interface </w:t>
      </w:r>
      <w:del w:id="343" w:author="howard" w:date="2019-03-05T12:52:00Z">
        <w:r w:rsidRPr="00C23D9B" w:rsidDel="0027176B">
          <w:rPr>
            <w:rFonts w:ascii="Times New Roman" w:hAnsi="Times New Roman" w:cs="Times New Roman"/>
            <w:color w:val="FF0000"/>
            <w:rPrChange w:id="344" w:author="Romano, Michael, Francis" w:date="2019-03-05T14:04:00Z">
              <w:rPr>
                <w:rFonts w:ascii="Times New Roman" w:hAnsi="Times New Roman" w:cs="Times New Roman"/>
                <w:color w:val="FF0000"/>
              </w:rPr>
            </w:rPrChange>
          </w:rPr>
          <w:delText xml:space="preserve">allow </w:delText>
        </w:r>
      </w:del>
      <w:ins w:id="345" w:author="howard" w:date="2019-03-05T12:52:00Z">
        <w:r w:rsidR="0027176B" w:rsidRPr="00C23D9B">
          <w:rPr>
            <w:rFonts w:ascii="Times New Roman" w:hAnsi="Times New Roman" w:cs="Times New Roman"/>
            <w:color w:val="FF0000"/>
            <w:rPrChange w:id="346" w:author="Romano, Michael, Francis" w:date="2019-03-05T14:04:00Z">
              <w:rPr>
                <w:rFonts w:ascii="Times New Roman" w:hAnsi="Times New Roman" w:cs="Times New Roman"/>
                <w:color w:val="FF0000"/>
              </w:rPr>
            </w:rPrChange>
          </w:rPr>
          <w:t xml:space="preserve">in this demonstration allowed for </w:t>
        </w:r>
      </w:ins>
      <w:r w:rsidRPr="00C23D9B">
        <w:rPr>
          <w:rFonts w:ascii="Times New Roman" w:hAnsi="Times New Roman" w:cs="Times New Roman"/>
          <w:color w:val="FF0000"/>
          <w:rPrChange w:id="347" w:author="Romano, Michael, Francis" w:date="2019-03-05T14:04:00Z">
            <w:rPr>
              <w:rFonts w:ascii="Times New Roman" w:hAnsi="Times New Roman" w:cs="Times New Roman"/>
              <w:color w:val="FF0000"/>
            </w:rPr>
          </w:rPrChange>
        </w:rPr>
        <w:t xml:space="preserve">easy implementation of the experimental paradigm </w:t>
      </w:r>
      <w:del w:id="348" w:author="howard" w:date="2019-03-05T12:52:00Z">
        <w:r w:rsidRPr="00C23D9B" w:rsidDel="0027176B">
          <w:rPr>
            <w:rFonts w:ascii="Times New Roman" w:hAnsi="Times New Roman" w:cs="Times New Roman"/>
            <w:color w:val="FF0000"/>
            <w:rPrChange w:id="349" w:author="Romano, Michael, Francis" w:date="2019-03-05T14:04:00Z">
              <w:rPr>
                <w:rFonts w:ascii="Times New Roman" w:hAnsi="Times New Roman" w:cs="Times New Roman"/>
                <w:color w:val="FF0000"/>
              </w:rPr>
            </w:rPrChange>
          </w:rPr>
          <w:delText xml:space="preserve">at </w:delText>
        </w:r>
      </w:del>
      <w:ins w:id="350" w:author="howard" w:date="2019-03-05T12:52:00Z">
        <w:r w:rsidR="0027176B" w:rsidRPr="00C23D9B">
          <w:rPr>
            <w:rFonts w:ascii="Times New Roman" w:hAnsi="Times New Roman" w:cs="Times New Roman"/>
            <w:color w:val="FF0000"/>
            <w:rPrChange w:id="351" w:author="Romano, Michael, Francis" w:date="2019-03-05T14:04:00Z">
              <w:rPr>
                <w:rFonts w:ascii="Times New Roman" w:hAnsi="Times New Roman" w:cs="Times New Roman"/>
                <w:color w:val="FF0000"/>
              </w:rPr>
            </w:rPrChange>
          </w:rPr>
          <w:t xml:space="preserve">and maintained </w:t>
        </w:r>
      </w:ins>
      <w:r w:rsidRPr="00C23D9B">
        <w:rPr>
          <w:rFonts w:ascii="Times New Roman" w:hAnsi="Times New Roman" w:cs="Times New Roman"/>
          <w:color w:val="FF0000"/>
          <w:rPrChange w:id="352" w:author="Romano, Michael, Francis" w:date="2019-03-05T14:04:00Z">
            <w:rPr>
              <w:rFonts w:ascii="Times New Roman" w:hAnsi="Times New Roman" w:cs="Times New Roman"/>
              <w:color w:val="FF0000"/>
            </w:rPr>
          </w:rPrChange>
        </w:rPr>
        <w:t>precise timing</w:t>
      </w:r>
      <w:ins w:id="353" w:author="howard" w:date="2019-03-05T12:52:00Z">
        <w:r w:rsidR="0027176B" w:rsidRPr="00C23D9B">
          <w:rPr>
            <w:rFonts w:ascii="Times New Roman" w:hAnsi="Times New Roman" w:cs="Times New Roman"/>
            <w:color w:val="FF0000"/>
            <w:rPrChange w:id="354" w:author="Romano, Michael, Francis" w:date="2019-03-05T14:04:00Z">
              <w:rPr>
                <w:rFonts w:ascii="Times New Roman" w:hAnsi="Times New Roman" w:cs="Times New Roman"/>
                <w:color w:val="FF0000"/>
              </w:rPr>
            </w:rPrChange>
          </w:rPr>
          <w:t xml:space="preserve"> throughout the recording period</w:t>
        </w:r>
      </w:ins>
      <w:r w:rsidRPr="00C23D9B">
        <w:rPr>
          <w:rFonts w:ascii="Times New Roman" w:hAnsi="Times New Roman" w:cs="Times New Roman"/>
          <w:color w:val="FF0000"/>
          <w:rPrChange w:id="355" w:author="Romano, Michael, Francis" w:date="2019-03-05T14:04:00Z">
            <w:rPr>
              <w:rFonts w:ascii="Times New Roman" w:hAnsi="Times New Roman" w:cs="Times New Roman"/>
              <w:color w:val="FF0000"/>
            </w:rPr>
          </w:rPrChange>
        </w:rPr>
        <w:t>.</w:t>
      </w:r>
      <w:commentRangeEnd w:id="188"/>
      <w:r w:rsidR="00F212C7" w:rsidRPr="00C23D9B">
        <w:rPr>
          <w:rStyle w:val="CommentReference"/>
          <w:color w:val="FF0000"/>
          <w:rPrChange w:id="356" w:author="Romano, Michael, Francis" w:date="2019-03-05T14:04:00Z">
            <w:rPr>
              <w:rStyle w:val="CommentReference"/>
            </w:rPr>
          </w:rPrChange>
        </w:rPr>
        <w:commentReference w:id="188"/>
      </w:r>
    </w:p>
    <w:p w14:paraId="54460A84" w14:textId="77777777" w:rsidR="00F21573" w:rsidRDefault="00F21573" w:rsidP="001A6638">
      <w:pPr>
        <w:ind w:firstLine="720"/>
        <w:rPr>
          <w:ins w:id="357" w:author="Romano, Michael, Francis" w:date="2019-03-05T14:01:00Z"/>
          <w:rFonts w:ascii="Times New Roman" w:hAnsi="Times New Roman" w:cs="Times New Roman"/>
          <w:color w:val="FF0000"/>
        </w:rPr>
      </w:pPr>
    </w:p>
    <w:p w14:paraId="56E52E37" w14:textId="0D898841" w:rsidR="00F21573" w:rsidRPr="00511A1A" w:rsidRDefault="00F21573" w:rsidP="00F21573">
      <w:pPr>
        <w:rPr>
          <w:ins w:id="358" w:author="Romano, Michael, Francis" w:date="2019-03-05T14:01:00Z"/>
          <w:rFonts w:ascii="Times New Roman" w:hAnsi="Times New Roman" w:cs="Times New Roman"/>
          <w:color w:val="FF0000"/>
        </w:rPr>
        <w:pPrChange w:id="359" w:author="Romano, Michael, Francis" w:date="2019-03-05T14:01:00Z">
          <w:pPr>
            <w:ind w:firstLine="720"/>
          </w:pPr>
        </w:pPrChange>
      </w:pPr>
      <w:ins w:id="360" w:author="Romano, Michael, Francis" w:date="2019-03-05T14:01:00Z">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 xml:space="preserve">Calcium imaging during trace eye blink conditioning using </w:t>
        </w:r>
        <w:r>
          <w:rPr>
            <w:rFonts w:ascii="Times New Roman" w:hAnsi="Times New Roman" w:cs="Times New Roman"/>
            <w:i/>
            <w:color w:val="FF0000"/>
          </w:rPr>
          <w:t>two tones</w:t>
        </w:r>
      </w:ins>
    </w:p>
    <w:p w14:paraId="1F348D01" w14:textId="03E91A3D" w:rsidR="00F21573" w:rsidRPr="001A6638" w:rsidRDefault="00F21573" w:rsidP="00F21573">
      <w:pPr>
        <w:ind w:firstLine="720"/>
        <w:rPr>
          <w:ins w:id="361" w:author="Romano, Michael, Francis" w:date="2019-03-05T14:01:00Z"/>
          <w:color w:val="FF0000"/>
        </w:rPr>
      </w:pPr>
      <w:proofErr w:type="spellStart"/>
      <w:ins w:id="362" w:author="Romano, Michael, Francis" w:date="2019-03-05T14:01:00Z">
        <w:r>
          <w:rPr>
            <w:rFonts w:ascii="Times New Roman" w:hAnsi="Times New Roman" w:cs="Times New Roman"/>
            <w:color w:val="FF0000"/>
          </w:rPr>
          <w:t>To</w:t>
        </w:r>
        <w:proofErr w:type="spellEnd"/>
        <w:r>
          <w:rPr>
            <w:rFonts w:ascii="Times New Roman" w:hAnsi="Times New Roman" w:cs="Times New Roman"/>
            <w:color w:val="FF0000"/>
          </w:rPr>
          <w:t xml:space="preserve"> showcase additional flexibility of the Teensy-interface, we adapted the single-tone tone-puff experiment to a platform allowing for an experiment control with two tones</w:t>
        </w:r>
        <w:r w:rsidR="00D75996">
          <w:rPr>
            <w:rFonts w:ascii="Times New Roman" w:hAnsi="Times New Roman" w:cs="Times New Roman"/>
            <w:color w:val="FF0000"/>
          </w:rPr>
          <w:t>. Doing so</w:t>
        </w:r>
        <w:r>
          <w:rPr>
            <w:rFonts w:ascii="Times New Roman" w:hAnsi="Times New Roman" w:cs="Times New Roman"/>
            <w:color w:val="FF0000"/>
          </w:rPr>
          <w:t xml:space="preserve"> allows researchers the ability to add an additional unconditioned stimulus to the experiment as an internal control.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conditioned stimulus (CS) and the second a neutral stimulus (NS) that is not paired with an aversive outcome. We generated these</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A)</w:t>
        </w:r>
        <w:r w:rsidRPr="00511A1A">
          <w:rPr>
            <w:rFonts w:ascii="Times New Roman" w:hAnsi="Times New Roman" w:cs="Times New Roman"/>
            <w:color w:val="FF0000"/>
          </w:rPr>
          <w:t xml:space="preserve">. </w:t>
        </w:r>
        <w:r>
          <w:rPr>
            <w:rFonts w:ascii="Times New Roman" w:hAnsi="Times New Roman" w:cs="Times New Roman"/>
            <w:color w:val="FF0000"/>
          </w:rPr>
          <w:t>In the example shown, one tone was a high frequency tone (8000 Hz) and the second was a lower frequency tone (2000 Hz). T</w:t>
        </w:r>
        <w:r w:rsidRPr="00511A1A">
          <w:rPr>
            <w:rFonts w:ascii="Times New Roman" w:hAnsi="Times New Roman" w:cs="Times New Roman"/>
            <w:color w:val="FF0000"/>
          </w:rPr>
          <w:t xml:space="preserve">he amplitude of </w:t>
        </w:r>
        <w:r>
          <w:rPr>
            <w:rFonts w:ascii="Times New Roman" w:hAnsi="Times New Roman" w:cs="Times New Roman"/>
            <w:color w:val="FF0000"/>
          </w:rPr>
          <w:t xml:space="preserve">the </w:t>
        </w:r>
        <w:r w:rsidRPr="00511A1A">
          <w:rPr>
            <w:rFonts w:ascii="Times New Roman" w:hAnsi="Times New Roman" w:cs="Times New Roman"/>
            <w:color w:val="FF0000"/>
          </w:rPr>
          <w:t>two are</w:t>
        </w:r>
        <w:r>
          <w:rPr>
            <w:rFonts w:ascii="Times New Roman" w:hAnsi="Times New Roman" w:cs="Times New Roman"/>
            <w:color w:val="FF0000"/>
          </w:rPr>
          <w:t xml:space="preserve"> set as that</w:t>
        </w:r>
        <w:r w:rsidRPr="00511A1A">
          <w:rPr>
            <w:rFonts w:ascii="Times New Roman" w:hAnsi="Times New Roman" w:cs="Times New Roman"/>
            <w:color w:val="FF0000"/>
          </w:rPr>
          <w:t xml:space="preserve"> shown in Figure </w:t>
        </w:r>
        <w:r w:rsidR="00BC52A9">
          <w:rPr>
            <w:rFonts w:ascii="Times New Roman" w:hAnsi="Times New Roman" w:cs="Times New Roman"/>
            <w:color w:val="FF0000"/>
          </w:rPr>
          <w:t>6</w:t>
        </w:r>
        <w:r w:rsidRPr="00511A1A">
          <w:rPr>
            <w:rFonts w:ascii="Times New Roman" w:hAnsi="Times New Roman" w:cs="Times New Roman"/>
            <w:color w:val="FF0000"/>
          </w:rPr>
          <w:t xml:space="preserve">B, with examples of the actual </w:t>
        </w:r>
        <w:proofErr w:type="spellStart"/>
        <w:r w:rsidRPr="00511A1A">
          <w:rPr>
            <w:rFonts w:ascii="Times New Roman" w:hAnsi="Times New Roman" w:cs="Times New Roman"/>
            <w:color w:val="FF0000"/>
          </w:rPr>
          <w:t>bandpassed</w:t>
        </w:r>
        <w:proofErr w:type="spellEnd"/>
        <w:r w:rsidRPr="00511A1A">
          <w:rPr>
            <w:rFonts w:ascii="Times New Roman" w:hAnsi="Times New Roman" w:cs="Times New Roman"/>
            <w:color w:val="FF0000"/>
          </w:rPr>
          <w:t xml:space="preserve"> signals shown in Figures </w:t>
        </w:r>
      </w:ins>
      <w:ins w:id="363" w:author="Romano, Michael, Francis" w:date="2019-03-05T14:05:00Z">
        <w:r w:rsidR="00BC52A9">
          <w:rPr>
            <w:rFonts w:ascii="Times New Roman" w:hAnsi="Times New Roman" w:cs="Times New Roman"/>
            <w:color w:val="FF0000"/>
          </w:rPr>
          <w:t>6</w:t>
        </w:r>
      </w:ins>
      <w:ins w:id="364" w:author="Romano, Michael, Francis" w:date="2019-03-05T14:01:00Z">
        <w:r w:rsidRPr="00511A1A">
          <w:rPr>
            <w:rFonts w:ascii="Times New Roman" w:hAnsi="Times New Roman" w:cs="Times New Roman"/>
            <w:color w:val="FF0000"/>
          </w:rPr>
          <w:t xml:space="preserve">C and </w:t>
        </w:r>
      </w:ins>
      <w:ins w:id="365" w:author="Romano, Michael, Francis" w:date="2019-03-05T14:05:00Z">
        <w:r w:rsidR="00BC52A9">
          <w:rPr>
            <w:rFonts w:ascii="Times New Roman" w:hAnsi="Times New Roman" w:cs="Times New Roman"/>
            <w:color w:val="FF0000"/>
          </w:rPr>
          <w:t>6</w:t>
        </w:r>
      </w:ins>
      <w:ins w:id="366" w:author="Romano, Michael, Francis" w:date="2019-03-05T14:01:00Z">
        <w:r w:rsidRPr="00511A1A">
          <w:rPr>
            <w:rFonts w:ascii="Times New Roman" w:hAnsi="Times New Roman" w:cs="Times New Roman"/>
            <w:color w:val="FF0000"/>
          </w:rPr>
          <w:t>D.  The latency of these two tones was similar to that of the single-tone experiment and did not differ from one another, with the low-frequen</w:t>
        </w:r>
        <w:r>
          <w:rPr>
            <w:rFonts w:ascii="Times New Roman" w:hAnsi="Times New Roman" w:cs="Times New Roman"/>
            <w:color w:val="FF0000"/>
          </w:rPr>
          <w:t>cy sound having a latency of 7.1</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w:t>
        </w:r>
        <w:r>
          <w:rPr>
            <w:rFonts w:ascii="Times New Roman" w:hAnsi="Times New Roman" w:cs="Times New Roman"/>
            <w:color w:val="FF0000"/>
          </w:rPr>
          <w:t>9</w:t>
        </w:r>
        <w:r w:rsidRPr="00511A1A">
          <w:rPr>
            <w:rFonts w:ascii="Times New Roman" w:hAnsi="Times New Roman" w:cs="Times New Roman"/>
            <w:color w:val="FF0000"/>
          </w:rPr>
          <w:t xml:space="preserve"> </w:t>
        </w:r>
        <w:proofErr w:type="spellStart"/>
        <w:r w:rsidRPr="00511A1A">
          <w:rPr>
            <w:rFonts w:ascii="Times New Roman" w:hAnsi="Times New Roman" w:cs="Times New Roman"/>
            <w:color w:val="FF0000"/>
          </w:rPr>
          <w:t>ms</w:t>
        </w:r>
        <w:proofErr w:type="spellEnd"/>
        <w:r w:rsidRPr="00511A1A">
          <w:rPr>
            <w:rFonts w:ascii="Times New Roman" w:hAnsi="Times New Roman" w:cs="Times New Roman"/>
            <w:color w:val="FF0000"/>
          </w:rPr>
          <w:t xml:space="preserve"> (+/- </w:t>
        </w:r>
        <w:proofErr w:type="spellStart"/>
        <w:r w:rsidRPr="00511A1A">
          <w:rPr>
            <w:rFonts w:ascii="Times New Roman" w:hAnsi="Times New Roman" w:cs="Times New Roman"/>
            <w:color w:val="FF0000"/>
          </w:rPr>
          <w:t>std</w:t>
        </w:r>
        <w:proofErr w:type="spellEnd"/>
        <w:r w:rsidRPr="00511A1A">
          <w:rPr>
            <w:rFonts w:ascii="Times New Roman" w:hAnsi="Times New Roman" w:cs="Times New Roman"/>
            <w:color w:val="FF0000"/>
          </w:rPr>
          <w:t>) and the high-frequen</w:t>
        </w:r>
        <w:r>
          <w:rPr>
            <w:rFonts w:ascii="Times New Roman" w:hAnsi="Times New Roman" w:cs="Times New Roman"/>
            <w:color w:val="FF0000"/>
          </w:rPr>
          <w:t>cy sound having a latency of 6.8</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w:t>
        </w:r>
        <w:proofErr w:type="spellStart"/>
        <w:r w:rsidRPr="00511A1A">
          <w:rPr>
            <w:rFonts w:ascii="Times New Roman" w:hAnsi="Times New Roman" w:cs="Times New Roman"/>
            <w:color w:val="FF0000"/>
          </w:rPr>
          <w:t>ms</w:t>
        </w:r>
        <w:proofErr w:type="spellEnd"/>
        <w:r w:rsidRPr="00511A1A">
          <w:rPr>
            <w:rFonts w:ascii="Times New Roman" w:hAnsi="Times New Roman" w:cs="Times New Roman"/>
            <w:color w:val="FF0000"/>
          </w:rPr>
          <w:t xml:space="preserve"> (Wilcoxon rank-sum test, p=0.</w:t>
        </w:r>
        <w:r>
          <w:rPr>
            <w:rFonts w:ascii="Times New Roman" w:hAnsi="Times New Roman" w:cs="Times New Roman"/>
            <w:color w:val="FF0000"/>
          </w:rPr>
          <w:t xml:space="preserve">571, </w:t>
        </w:r>
        <w:proofErr w:type="spellStart"/>
        <w:r>
          <w:rPr>
            <w:rFonts w:ascii="Times New Roman" w:hAnsi="Times New Roman" w:cs="Times New Roman"/>
            <w:color w:val="FF0000"/>
          </w:rPr>
          <w:t>ranksum</w:t>
        </w:r>
        <w:proofErr w:type="spellEnd"/>
        <w:r>
          <w:rPr>
            <w:rFonts w:ascii="Times New Roman" w:hAnsi="Times New Roman" w:cs="Times New Roman"/>
            <w:color w:val="FF0000"/>
          </w:rPr>
          <w:t xml:space="preserve"> = 113</w:t>
        </w:r>
        <w:r w:rsidRPr="00511A1A">
          <w:rPr>
            <w:rFonts w:ascii="Times New Roman" w:hAnsi="Times New Roman" w:cs="Times New Roman"/>
            <w:color w:val="FF0000"/>
          </w:rPr>
          <w:t xml:space="preserve">). This demonstrates the flexibility of a single </w:t>
        </w:r>
        <w:proofErr w:type="gramStart"/>
        <w:r w:rsidRPr="00511A1A">
          <w:rPr>
            <w:rFonts w:ascii="Times New Roman" w:hAnsi="Times New Roman" w:cs="Times New Roman"/>
            <w:color w:val="FF0000"/>
          </w:rPr>
          <w:t>Teensy</w:t>
        </w:r>
        <w:proofErr w:type="gramEnd"/>
        <w:r w:rsidRPr="00511A1A">
          <w:rPr>
            <w:rFonts w:ascii="Times New Roman" w:hAnsi="Times New Roman" w:cs="Times New Roman"/>
            <w:color w:val="FF0000"/>
          </w:rPr>
          <w:t xml:space="preserve"> interface to command experiments with multiple audio stimuli.</w:t>
        </w:r>
      </w:ins>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39F7BAA1"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w:t>
      </w:r>
      <w:proofErr w:type="gramStart"/>
      <w:r w:rsidR="00232B60" w:rsidRPr="00232B60">
        <w:rPr>
          <w:rFonts w:ascii="Times New Roman" w:eastAsiaTheme="minorEastAsia" w:hAnsi="Times New Roman" w:cs="Times New Roman"/>
          <w:color w:val="FF0000"/>
          <w:kern w:val="24"/>
        </w:rPr>
        <w:t xml:space="preserve">, </w:t>
      </w:r>
      <w:proofErr w:type="gramEnd"/>
      <w:del w:id="367" w:author="howard" w:date="2019-03-05T12:53:00Z">
        <w:r w:rsidR="00232B60" w:rsidRPr="00232B60" w:rsidDel="0027176B">
          <w:rPr>
            <w:rFonts w:ascii="Times New Roman" w:eastAsiaTheme="minorEastAsia" w:hAnsi="Times New Roman" w:cs="Times New Roman"/>
            <w:color w:val="FF0000"/>
            <w:kern w:val="24"/>
          </w:rPr>
          <w:delText>and poor implementations</w:delText>
        </w:r>
      </w:del>
      <w:r w:rsidR="00C629A0">
        <w:rPr>
          <w:rFonts w:ascii="Times New Roman" w:eastAsiaTheme="minorEastAsia" w:hAnsi="Times New Roman" w:cs="Times New Roman"/>
          <w:color w:val="FF0000"/>
          <w:kern w:val="24"/>
        </w:rPr>
        <w:t xml:space="preserve">, </w:t>
      </w:r>
      <w:ins w:id="368" w:author="howard" w:date="2019-03-05T12:53:00Z">
        <w:r w:rsidR="0027176B">
          <w:rPr>
            <w:rFonts w:ascii="Times New Roman" w:eastAsiaTheme="minorEastAsia" w:hAnsi="Times New Roman" w:cs="Times New Roman"/>
            <w:color w:val="FF0000"/>
            <w:kern w:val="24"/>
          </w:rPr>
          <w:t xml:space="preserve">and </w:t>
        </w:r>
      </w:ins>
      <w:r w:rsidR="00C629A0">
        <w:rPr>
          <w:rFonts w:ascii="Times New Roman" w:eastAsiaTheme="minorEastAsia" w:hAnsi="Times New Roman" w:cs="Times New Roman"/>
          <w:color w:val="FF0000"/>
          <w:kern w:val="24"/>
        </w:rPr>
        <w:t>while easy to program, can generate timing jitter</w:t>
      </w:r>
      <w:ins w:id="369" w:author="howard" w:date="2019-03-05T12:53:00Z">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ins>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w:t>
      </w:r>
      <w:r w:rsidRPr="00CB3893">
        <w:rPr>
          <w:rFonts w:ascii="Times New Roman" w:hAnsi="Times New Roman" w:cs="Times New Roman"/>
          <w:color w:val="FF0000"/>
        </w:rPr>
        <w:lastRenderedPageBreak/>
        <w:t xml:space="preserve">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ins w:id="370" w:author="howard" w:date="2019-03-05T12:54:00Z">
        <w:r w:rsidR="0027176B">
          <w:rPr>
            <w:rFonts w:ascii="Times New Roman" w:hAnsi="Times New Roman" w:cs="Times New Roman"/>
            <w:color w:val="FF0000"/>
          </w:rPr>
          <w:t xml:space="preserve">timing control and in particular with </w:t>
        </w:r>
      </w:ins>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 xml:space="preserve">meras </w:t>
      </w:r>
      <w:del w:id="371" w:author="howard" w:date="2019-03-05T12:54:00Z">
        <w:r w:rsidR="00DE69D7" w:rsidRPr="00CB3893" w:rsidDel="0027176B">
          <w:rPr>
            <w:rFonts w:ascii="Times New Roman" w:hAnsi="Times New Roman" w:cs="Times New Roman"/>
            <w:color w:val="FF0000"/>
          </w:rPr>
          <w:delText xml:space="preserve">into </w:delText>
        </w:r>
      </w:del>
      <w:ins w:id="372" w:author="howard" w:date="2019-03-05T12:54:00Z">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ins>
      <w:r w:rsidR="00DE69D7" w:rsidRPr="00CB3893">
        <w:rPr>
          <w:rFonts w:ascii="Times New Roman" w:hAnsi="Times New Roman" w:cs="Times New Roman"/>
          <w:color w:val="FF0000"/>
        </w:rPr>
        <w:t>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6987A21E"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ins w:id="373" w:author="Romano, Michael, Francis" w:date="2019-03-04T13:38:00Z">
        <w:r w:rsidR="00C856A2" w:rsidRPr="00C856A2">
          <w:rPr>
            <w:rFonts w:ascii="Times New Roman" w:hAnsi="Times New Roman" w:cs="Times New Roman"/>
            <w:b/>
          </w:rPr>
          <w:t>A</w:t>
        </w:r>
      </w:ins>
      <w:ins w:id="374" w:author="Romano, Michael, Francis" w:date="2019-03-04T13:39:00Z">
        <w:r w:rsidR="00C856A2">
          <w:rPr>
            <w:rFonts w:ascii="Times New Roman" w:hAnsi="Times New Roman" w:cs="Times New Roman"/>
          </w:rPr>
          <w:t xml:space="preserve"> </w:t>
        </w:r>
      </w:ins>
      <w:ins w:id="375" w:author="Romano, Michael, Francis" w:date="2019-03-04T13:40:00Z">
        <w:r w:rsidR="00C856A2">
          <w:rPr>
            <w:rFonts w:ascii="Times New Roman" w:hAnsi="Times New Roman" w:cs="Times New Roman"/>
          </w:rPr>
          <w:t xml:space="preserve">Modified version of </w:t>
        </w:r>
      </w:ins>
      <w:ins w:id="376" w:author="Romano, Michael, Francis" w:date="2019-03-04T13:39:00Z">
        <w:r w:rsidR="00306765">
          <w:rPr>
            <w:rFonts w:ascii="Times New Roman" w:hAnsi="Times New Roman" w:cs="Times New Roman"/>
          </w:rPr>
          <w:t>F</w:t>
        </w:r>
        <w:r w:rsidR="00C856A2">
          <w:rPr>
            <w:rFonts w:ascii="Times New Roman" w:hAnsi="Times New Roman" w:cs="Times New Roman"/>
          </w:rPr>
          <w:t xml:space="preserve">igure 1A from </w:t>
        </w:r>
        <w:proofErr w:type="spellStart"/>
        <w:r w:rsidR="00C856A2">
          <w:rPr>
            <w:rFonts w:ascii="Times New Roman" w:hAnsi="Times New Roman" w:cs="Times New Roman"/>
          </w:rPr>
          <w:t>Gritton</w:t>
        </w:r>
        <w:proofErr w:type="spellEnd"/>
        <w:r w:rsidR="00C856A2">
          <w:rPr>
            <w:rFonts w:ascii="Times New Roman" w:hAnsi="Times New Roman" w:cs="Times New Roman"/>
          </w:rPr>
          <w:t xml:space="preserve"> et al. </w:t>
        </w:r>
      </w:ins>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ins w:id="377" w:author="Romano, Michael, Francis" w:date="2019-03-04T13:39:00Z">
        <w:r w:rsidR="00C856A2">
          <w:rPr>
            <w:rFonts w:ascii="Times New Roman" w:hAnsi="Times New Roman" w:cs="Times New Roman"/>
          </w:rPr>
          <w:t>.</w:t>
        </w:r>
      </w:ins>
      <w:ins w:id="378" w:author="Romano, Michael, Francis" w:date="2019-03-04T13:40:00Z">
        <w:r w:rsidR="00C856A2">
          <w:rPr>
            <w:rFonts w:ascii="Times New Roman" w:hAnsi="Times New Roman" w:cs="Times New Roman"/>
          </w:rPr>
          <w:t xml:space="preserve"> This demonstrates the experimental design of the motion-tracking experiment. A mouse is shown head fixed on top of a Styrofoam ball, with </w:t>
        </w:r>
      </w:ins>
      <w:ins w:id="379" w:author="Romano, Michael, Francis" w:date="2019-03-04T13:41:00Z">
        <w:r w:rsidR="00C856A2">
          <w:rPr>
            <w:rFonts w:ascii="Times New Roman" w:hAnsi="Times New Roman" w:cs="Times New Roman"/>
          </w:rPr>
          <w:t>a camera above.</w:t>
        </w:r>
      </w:ins>
      <w:ins w:id="380" w:author="Romano, Michael, Francis" w:date="2019-03-04T13:39:00Z">
        <w:r w:rsidR="00C856A2">
          <w:rPr>
            <w:rFonts w:ascii="Times New Roman" w:hAnsi="Times New Roman" w:cs="Times New Roman"/>
          </w:rPr>
          <w:t xml:space="preserve"> </w:t>
        </w:r>
      </w:ins>
      <w:ins w:id="381" w:author="Romano, Michael, Francis" w:date="2019-03-04T13:38:00Z">
        <w:r w:rsidR="00C856A2">
          <w:rPr>
            <w:rFonts w:ascii="Times New Roman" w:hAnsi="Times New Roman" w:cs="Times New Roman"/>
            <w:b/>
          </w:rPr>
          <w:t>B</w:t>
        </w:r>
      </w:ins>
      <w:del w:id="382" w:author="Romano, Michael, Francis" w:date="2019-03-04T13:38:00Z">
        <w:r w:rsidRPr="001D6942" w:rsidDel="00C856A2">
          <w:rPr>
            <w:rFonts w:ascii="Times New Roman" w:hAnsi="Times New Roman" w:cs="Times New Roman"/>
            <w:b/>
          </w:rPr>
          <w:delText>A</w:delText>
        </w:r>
      </w:del>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ins w:id="383" w:author="Romano, Michael, Francis" w:date="2019-03-04T13:38:00Z">
        <w:r w:rsidR="00C856A2">
          <w:rPr>
            <w:rFonts w:ascii="Times New Roman" w:hAnsi="Times New Roman" w:cs="Times New Roman"/>
            <w:b/>
          </w:rPr>
          <w:t>C</w:t>
        </w:r>
      </w:ins>
      <w:del w:id="384" w:author="Romano, Michael, Francis" w:date="2019-03-04T13:38:00Z">
        <w:r w:rsidRPr="001D6942" w:rsidDel="00C856A2">
          <w:rPr>
            <w:rFonts w:ascii="Times New Roman" w:hAnsi="Times New Roman" w:cs="Times New Roman"/>
            <w:b/>
          </w:rPr>
          <w:delText>B</w:delText>
        </w:r>
      </w:del>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w:t>
      </w:r>
      <w:proofErr w:type="gramStart"/>
      <w:r w:rsidRPr="001D6942">
        <w:rPr>
          <w:rFonts w:ascii="Times New Roman" w:hAnsi="Times New Roman" w:cs="Times New Roman"/>
        </w:rPr>
        <w:t>Teensy</w:t>
      </w:r>
      <w:proofErr w:type="gramEnd"/>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proofErr w:type="gramStart"/>
      <w:r w:rsidR="00A76A15">
        <w:rPr>
          <w:rFonts w:ascii="Times New Roman" w:hAnsi="Times New Roman" w:cs="Times New Roman"/>
          <w:b/>
          <w:color w:val="FF0000"/>
        </w:rPr>
        <w:t>B</w:t>
      </w:r>
      <w:r w:rsidR="009C6FBD" w:rsidRPr="001B062F">
        <w:rPr>
          <w:rFonts w:ascii="Times New Roman" w:hAnsi="Times New Roman" w:cs="Times New Roman"/>
          <w:color w:val="FF0000"/>
        </w:rPr>
        <w:t>(</w:t>
      </w:r>
      <w:proofErr w:type="gramEnd"/>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D5DA9">
        <w:rPr>
          <w:rFonts w:ascii="Times New Roman" w:hAnsi="Times New Roman" w:cs="Times New Roman"/>
          <w:color w:val="FF0000"/>
        </w:rPr>
        <w:t xml:space="preserve"> </w:t>
      </w:r>
      <w:commentRangeStart w:id="385"/>
      <w:r w:rsidR="009C6FBD" w:rsidRPr="001B062F">
        <w:rPr>
          <w:rFonts w:ascii="Times New Roman" w:hAnsi="Times New Roman" w:cs="Times New Roman"/>
          <w:color w:val="FF0000"/>
        </w:rPr>
        <w:t>end</w:t>
      </w:r>
      <w:commentRangeEnd w:id="385"/>
      <w:r w:rsidR="009D5DA9">
        <w:rPr>
          <w:rStyle w:val="CommentReference"/>
        </w:rPr>
        <w:commentReference w:id="385"/>
      </w:r>
      <w:r w:rsidR="009C6FBD" w:rsidRPr="001B062F">
        <w:rPr>
          <w:rFonts w:ascii="Times New Roman" w:hAnsi="Times New Roman" w:cs="Times New Roman"/>
          <w:color w:val="FF0000"/>
        </w:rPr>
        <w:t xml:space="preserve">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w:t>
      </w:r>
      <w:proofErr w:type="gramStart"/>
      <w:r w:rsidR="00A76A15" w:rsidRPr="001B062F">
        <w:rPr>
          <w:rFonts w:ascii="Times New Roman" w:hAnsi="Times New Roman" w:cs="Times New Roman"/>
          <w:color w:val="FF0000"/>
        </w:rPr>
        <w:t>ii</w:t>
      </w:r>
      <w:proofErr w:type="gramEnd"/>
      <w:r w:rsidR="00A76A15" w:rsidRPr="001B062F">
        <w:rPr>
          <w:rFonts w:ascii="Times New Roman" w:hAnsi="Times New Roman" w:cs="Times New Roman"/>
          <w:color w:val="FF0000"/>
        </w:rPr>
        <w:t xml:space="preserve">) and (iii) are zoomed in </w:t>
      </w:r>
      <w:r w:rsidR="009D5DA9">
        <w:rPr>
          <w:rFonts w:ascii="Times New Roman" w:hAnsi="Times New Roman" w:cs="Times New Roman"/>
          <w:color w:val="FF0000"/>
        </w:rPr>
        <w:t>view</w:t>
      </w:r>
      <w:ins w:id="386" w:author="Romano, Michael, Francis" w:date="2019-03-04T13:42:00Z">
        <w:r w:rsidR="00B71D4F">
          <w:rPr>
            <w:rFonts w:ascii="Times New Roman" w:hAnsi="Times New Roman" w:cs="Times New Roman"/>
            <w:color w:val="FF0000"/>
          </w:rPr>
          <w:t>s</w:t>
        </w:r>
      </w:ins>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 the difference between the onset of the analog output and the </w:t>
      </w:r>
      <w:r w:rsidRPr="001D6942">
        <w:rPr>
          <w:rFonts w:ascii="Times New Roman" w:hAnsi="Times New Roman" w:cs="Times New Roman"/>
        </w:rPr>
        <w:lastRenderedPageBreak/>
        <w:t>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ins w:id="387" w:author="Romano, Michael, Francis" w:date="2019-03-05T14:05:00Z"/>
          <w:rFonts w:ascii="Times New Roman" w:hAnsi="Times New Roman" w:cs="Times New Roman"/>
          <w:b/>
          <w:color w:val="FF0000"/>
        </w:rPr>
      </w:pPr>
    </w:p>
    <w:p w14:paraId="09165F83" w14:textId="1D5D447D" w:rsidR="00375B54" w:rsidRPr="00C4214D" w:rsidRDefault="00375B54" w:rsidP="00375B54">
      <w:pPr>
        <w:autoSpaceDE w:val="0"/>
        <w:autoSpaceDN w:val="0"/>
        <w:adjustRightInd w:val="0"/>
        <w:spacing w:after="0" w:line="240" w:lineRule="auto"/>
        <w:rPr>
          <w:ins w:id="388" w:author="Romano, Michael, Francis" w:date="2019-03-05T14:05:00Z"/>
          <w:rFonts w:ascii="Times New Roman" w:hAnsi="Times New Roman" w:cs="Times New Roman"/>
          <w:color w:val="FF0000"/>
        </w:rPr>
      </w:pPr>
      <w:ins w:id="389" w:author="Romano, Michael, Francis" w:date="2019-03-05T14:05:00Z">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w:t>
        </w:r>
        <w:proofErr w:type="gramStart"/>
        <w:r w:rsidRPr="001B062F">
          <w:rPr>
            <w:rFonts w:ascii="Times New Roman" w:hAnsi="Times New Roman" w:cs="Times New Roman"/>
            <w:color w:val="FF0000"/>
          </w:rPr>
          <w:t>an</w:t>
        </w:r>
        <w:proofErr w:type="gramEnd"/>
        <w:r w:rsidRPr="001B062F">
          <w:rPr>
            <w:rFonts w:ascii="Times New Roman" w:hAnsi="Times New Roman" w:cs="Times New Roman"/>
            <w:color w:val="FF0000"/>
          </w:rPr>
          <w:t xml:space="preserve"> </w:t>
        </w:r>
        <w:proofErr w:type="spellStart"/>
        <w:r w:rsidRPr="001B062F">
          <w:rPr>
            <w:rFonts w:ascii="Times New Roman" w:hAnsi="Times New Roman" w:cs="Times New Roman"/>
            <w:color w:val="FF0000"/>
          </w:rPr>
          <w:t>sCMOS</w:t>
        </w:r>
        <w:proofErr w:type="spellEnd"/>
        <w:r w:rsidRPr="001B062F">
          <w:rPr>
            <w:rFonts w:ascii="Times New Roman" w:hAnsi="Times New Roman" w:cs="Times New Roman"/>
            <w:color w:val="FF0000"/>
          </w:rPr>
          <w:t xml:space="preserve"> camera during the trace conditioning eye blink experiment. </w:t>
        </w:r>
        <w:r w:rsidRPr="003433D9">
          <w:rPr>
            <w:rFonts w:ascii="Times New Roman" w:hAnsi="Times New Roman" w:cs="Times New Roman"/>
            <w:b/>
            <w:color w:val="FF0000"/>
          </w:rPr>
          <w:t>A.</w:t>
        </w:r>
        <w:r>
          <w:rPr>
            <w:rFonts w:ascii="Times New Roman" w:hAnsi="Times New Roman" w:cs="Times New Roman"/>
            <w:color w:val="FF0000"/>
          </w:rPr>
          <w:t xml:space="preserve"> The timeline for trials in this experiment. </w:t>
        </w:r>
        <w:r w:rsidR="000D2973">
          <w:rPr>
            <w:rFonts w:ascii="Times New Roman" w:hAnsi="Times New Roman" w:cs="Times New Roman"/>
            <w:color w:val="FF0000"/>
          </w:rPr>
          <w:t xml:space="preserve">Each trial </w:t>
        </w:r>
      </w:ins>
      <w:ins w:id="390" w:author="Romano, Michael, Francis" w:date="2019-03-05T14:06:00Z">
        <w:r w:rsidR="000D2973">
          <w:rPr>
            <w:rFonts w:ascii="Times New Roman" w:hAnsi="Times New Roman" w:cs="Times New Roman"/>
            <w:color w:val="FF0000"/>
          </w:rPr>
          <w:t xml:space="preserve">consists of the </w:t>
        </w:r>
      </w:ins>
      <w:ins w:id="391" w:author="Romano, Michael, Francis" w:date="2019-03-05T14:05:00Z">
        <w:r>
          <w:rPr>
            <w:rFonts w:ascii="Times New Roman" w:hAnsi="Times New Roman" w:cs="Times New Roman"/>
            <w:color w:val="FF0000"/>
          </w:rPr>
          <w:t xml:space="preserve">inter-trial interval, followed by a tone and an optional puff, followed again by a temporally jittered inter-trial interval.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aveforms around all 40 trials. Dotted line indicates puff onset.</w:t>
        </w:r>
      </w:ins>
    </w:p>
    <w:p w14:paraId="7C05E45B" w14:textId="77777777" w:rsidR="00375B54" w:rsidRDefault="00375B54" w:rsidP="004970B1">
      <w:pPr>
        <w:autoSpaceDE w:val="0"/>
        <w:autoSpaceDN w:val="0"/>
        <w:adjustRightInd w:val="0"/>
        <w:spacing w:after="0" w:line="240" w:lineRule="auto"/>
        <w:rPr>
          <w:ins w:id="392" w:author="Romano, Michael, Francis" w:date="2019-03-05T14:05:00Z"/>
          <w:rFonts w:ascii="Times New Roman" w:hAnsi="Times New Roman" w:cs="Times New Roman"/>
          <w:b/>
          <w:color w:val="FF0000"/>
        </w:rPr>
      </w:pP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48106B6A"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ins w:id="393" w:author="Romano, Michael, Francis" w:date="2019-03-05T14:05:00Z">
        <w:r w:rsidR="00375B54">
          <w:rPr>
            <w:rFonts w:ascii="Times New Roman" w:hAnsi="Times New Roman" w:cs="Times New Roman"/>
            <w:b/>
            <w:color w:val="FF0000"/>
          </w:rPr>
          <w:t>6</w:t>
        </w:r>
      </w:ins>
      <w:del w:id="394" w:author="Romano, Michael, Francis" w:date="2019-03-05T14:05:00Z">
        <w:r w:rsidR="001A6638" w:rsidDel="00375B54">
          <w:rPr>
            <w:rFonts w:ascii="Times New Roman" w:hAnsi="Times New Roman" w:cs="Times New Roman"/>
            <w:b/>
            <w:color w:val="FF0000"/>
          </w:rPr>
          <w:delText>5</w:delText>
        </w:r>
      </w:del>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w:t>
      </w:r>
      <w:r w:rsidR="009C43F0">
        <w:rPr>
          <w:rFonts w:ascii="Times New Roman" w:hAnsi="Times New Roman" w:cs="Times New Roman"/>
          <w:color w:val="FF0000"/>
        </w:rPr>
        <w:t>high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amplitude) and 8000 Hz (</w:t>
      </w:r>
      <w:r w:rsidR="009C43F0">
        <w:rPr>
          <w:rFonts w:ascii="Times New Roman" w:hAnsi="Times New Roman" w:cs="Times New Roman"/>
          <w:color w:val="FF0000"/>
        </w:rPr>
        <w:t>low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 xml:space="preserve">amplitude), </w:t>
      </w:r>
      <w:r w:rsidR="009C43F0">
        <w:rPr>
          <w:rFonts w:ascii="Times New Roman" w:hAnsi="Times New Roman" w:cs="Times New Roman"/>
          <w:color w:val="FF0000"/>
        </w:rPr>
        <w:t xml:space="preserve">each </w:t>
      </w:r>
      <w:r w:rsidR="006A70D5" w:rsidRPr="001B062F">
        <w:rPr>
          <w:rFonts w:ascii="Times New Roman" w:hAnsi="Times New Roman" w:cs="Times New Roman"/>
          <w:color w:val="FF0000"/>
        </w:rPr>
        <w:t xml:space="preserve">plotted over </w:t>
      </w:r>
      <w:r w:rsidR="00520A7A" w:rsidRPr="001B062F">
        <w:rPr>
          <w:rFonts w:ascii="Times New Roman" w:hAnsi="Times New Roman" w:cs="Times New Roman"/>
          <w:color w:val="FF0000"/>
        </w:rPr>
        <w:t xml:space="preserve">a series of </w:t>
      </w:r>
      <w:r w:rsidR="009C43F0">
        <w:rPr>
          <w:rFonts w:ascii="Times New Roman" w:hAnsi="Times New Roman" w:cs="Times New Roman"/>
          <w:color w:val="FF0000"/>
        </w:rPr>
        <w:t>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ins w:id="395" w:author="Romano, Michael, Francis" w:date="2019-03-04T15:37:00Z">
        <w:r w:rsidR="00AE066B">
          <w:rPr>
            <w:rFonts w:ascii="Times New Roman" w:hAnsi="Times New Roman" w:cs="Times New Roman"/>
            <w:color w:val="FF0000"/>
          </w:rPr>
          <w:t xml:space="preserve"> with 5 seconds of jitter</w:t>
        </w:r>
      </w:ins>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619124C9" w:rsidR="001A6638" w:rsidRPr="00C4214D" w:rsidDel="00375B54" w:rsidRDefault="001A6638" w:rsidP="001A6638">
      <w:pPr>
        <w:autoSpaceDE w:val="0"/>
        <w:autoSpaceDN w:val="0"/>
        <w:adjustRightInd w:val="0"/>
        <w:spacing w:after="0" w:line="240" w:lineRule="auto"/>
        <w:rPr>
          <w:del w:id="396" w:author="Romano, Michael, Francis" w:date="2019-03-05T14:05:00Z"/>
          <w:rFonts w:ascii="Times New Roman" w:hAnsi="Times New Roman" w:cs="Times New Roman"/>
          <w:color w:val="FF0000"/>
        </w:rPr>
      </w:pPr>
      <w:del w:id="397" w:author="Romano, Michael, Francis" w:date="2019-03-05T14:05:00Z">
        <w:r w:rsidRPr="001B062F" w:rsidDel="00375B54">
          <w:rPr>
            <w:rFonts w:ascii="Times New Roman" w:hAnsi="Times New Roman" w:cs="Times New Roman"/>
            <w:b/>
            <w:color w:val="FF0000"/>
          </w:rPr>
          <w:delText xml:space="preserve">Figure </w:delText>
        </w:r>
        <w:r w:rsidDel="00375B54">
          <w:rPr>
            <w:rFonts w:ascii="Times New Roman" w:hAnsi="Times New Roman" w:cs="Times New Roman"/>
            <w:b/>
            <w:color w:val="FF0000"/>
          </w:rPr>
          <w:delText>6</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A demonstration of a hippocampal recording using an sCMOS camera during the trace conditioning eye blink experiment. </w:delText>
        </w:r>
        <w:r w:rsidR="00F007C0" w:rsidDel="00375B54">
          <w:rPr>
            <w:rFonts w:ascii="Times New Roman" w:hAnsi="Times New Roman" w:cs="Times New Roman"/>
            <w:b/>
            <w:color w:val="FF0000"/>
          </w:rPr>
          <w:delText>B</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w:delText>
        </w:r>
        <w:r w:rsidR="00836A1F" w:rsidDel="00375B54">
          <w:rPr>
            <w:rFonts w:ascii="Times New Roman" w:hAnsi="Times New Roman" w:cs="Times New Roman"/>
            <w:color w:val="FF0000"/>
          </w:rPr>
          <w:delText>A max-minus-mean projection of the entire field of view and (right) a</w:delText>
        </w:r>
        <w:r w:rsidRPr="001B062F" w:rsidDel="00375B54">
          <w:rPr>
            <w:rFonts w:ascii="Times New Roman" w:hAnsi="Times New Roman" w:cs="Times New Roman"/>
            <w:color w:val="FF0000"/>
          </w:rPr>
          <w:delText>n overlay of the identified ROIs plotted on top of a max-minus-mean image</w:delText>
        </w:r>
        <w:r w:rsidR="009164B1" w:rsidDel="00375B54">
          <w:rPr>
            <w:rFonts w:ascii="Times New Roman" w:hAnsi="Times New Roman" w:cs="Times New Roman"/>
            <w:color w:val="FF0000"/>
          </w:rPr>
          <w:delText>, both</w:delText>
        </w:r>
        <w:r w:rsidRPr="001B062F" w:rsidDel="00375B54">
          <w:rPr>
            <w:rFonts w:ascii="Times New Roman" w:hAnsi="Times New Roman" w:cs="Times New Roman"/>
            <w:color w:val="FF0000"/>
          </w:rPr>
          <w:delText xml:space="preserve"> over the course of the first 3 videos in a recording session. </w:delText>
        </w:r>
        <w:r w:rsidR="00F007C0" w:rsidDel="00375B54">
          <w:rPr>
            <w:rFonts w:ascii="Times New Roman" w:hAnsi="Times New Roman" w:cs="Times New Roman"/>
            <w:b/>
            <w:color w:val="FF0000"/>
          </w:rPr>
          <w:delText>C</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delText>
        </w:r>
        <w:r w:rsidR="00C4214D" w:rsidDel="00375B54">
          <w:rPr>
            <w:rFonts w:ascii="Times New Roman" w:hAnsi="Times New Roman" w:cs="Times New Roman"/>
            <w:color w:val="FF0000"/>
          </w:rPr>
          <w:delText xml:space="preserve"> </w:delText>
        </w:r>
        <w:r w:rsidR="001173CF" w:rsidDel="00375B54">
          <w:rPr>
            <w:rFonts w:ascii="Times New Roman" w:hAnsi="Times New Roman" w:cs="Times New Roman"/>
            <w:b/>
            <w:color w:val="FF0000"/>
          </w:rPr>
          <w:delText>D</w:delText>
        </w:r>
        <w:r w:rsidR="00C4214D" w:rsidDel="00375B54">
          <w:rPr>
            <w:rFonts w:ascii="Times New Roman" w:hAnsi="Times New Roman" w:cs="Times New Roman"/>
            <w:b/>
            <w:color w:val="FF0000"/>
          </w:rPr>
          <w:delText>.</w:delText>
        </w:r>
        <w:r w:rsidR="00C4214D" w:rsidDel="00375B54">
          <w:rPr>
            <w:rFonts w:ascii="Times New Roman" w:hAnsi="Times New Roman" w:cs="Times New Roman"/>
            <w:color w:val="FF0000"/>
          </w:rPr>
          <w:delText xml:space="preserve"> Two example neurons and their ∆F/F waveforms around all 40 trials.</w:delText>
        </w:r>
        <w:r w:rsidR="006D5032" w:rsidDel="00375B54">
          <w:rPr>
            <w:rFonts w:ascii="Times New Roman" w:hAnsi="Times New Roman" w:cs="Times New Roman"/>
            <w:color w:val="FF0000"/>
          </w:rPr>
          <w:delText xml:space="preserve"> Dotted line indicates puff onset.</w:delText>
        </w:r>
      </w:del>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3D4E5BDA" w14:textId="77777777" w:rsidR="00E741A8" w:rsidRPr="00E741A8" w:rsidRDefault="00386BD4" w:rsidP="00E741A8">
      <w:pPr>
        <w:pStyle w:val="EndNoteBibliography"/>
        <w:spacing w:after="0"/>
        <w:ind w:left="720" w:hanging="720"/>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E741A8" w:rsidRPr="00E741A8">
        <w:t>Chen X, Li H (2017) ArControl: An Arduino-Based Comprehensive Behavioral Platform with Real-Time Performance. Front Behav Neurosci 11:244.</w:t>
      </w:r>
    </w:p>
    <w:p w14:paraId="1DC7A669" w14:textId="77777777" w:rsidR="00E741A8" w:rsidRPr="00E741A8" w:rsidRDefault="00E741A8" w:rsidP="00E741A8">
      <w:pPr>
        <w:pStyle w:val="EndNoteBibliography"/>
        <w:spacing w:after="0"/>
        <w:ind w:left="720" w:hanging="720"/>
      </w:pPr>
      <w:r w:rsidRPr="00E741A8">
        <w:t>D'Ausilio A (2012) Arduino: a low-cost multipurpose lab equipment. Behav Res Methods 44:305-313.</w:t>
      </w:r>
    </w:p>
    <w:p w14:paraId="7DECC7B1" w14:textId="77777777" w:rsidR="00E741A8" w:rsidRPr="00E741A8" w:rsidRDefault="00E741A8" w:rsidP="00E741A8">
      <w:pPr>
        <w:pStyle w:val="EndNoteBibliography"/>
        <w:spacing w:after="0"/>
        <w:ind w:left="720" w:hanging="720"/>
      </w:pPr>
      <w:r w:rsidRPr="00E741A8">
        <w:t>Dombeck DA, Khabbaz AN, Collman F, Adelman TL, Tank DW (2007) Imaging large-scale neural activity with cellular resolution in awake, mobile mice. Neuron 56:43-57.</w:t>
      </w:r>
    </w:p>
    <w:p w14:paraId="3138D44C" w14:textId="77777777" w:rsidR="00E741A8" w:rsidRPr="00E741A8" w:rsidRDefault="00E741A8" w:rsidP="00E741A8">
      <w:pPr>
        <w:pStyle w:val="EndNoteBibliography"/>
        <w:spacing w:after="0"/>
        <w:ind w:left="720" w:hanging="720"/>
      </w:pPr>
      <w:r w:rsidRPr="00E741A8">
        <w:t>Gritton HJ, Howe WM, Romano MF, DiFeliceantonio AG, Kramer MA, Saligrama V, Bucklin ME, Zemel D, Han X (2019) Unique contributions of parvalbumin and cholinergic interneurons in organizing striatal networks during movement. Nature Neuroscience.</w:t>
      </w:r>
    </w:p>
    <w:p w14:paraId="488F70F0" w14:textId="77777777" w:rsidR="00E741A8" w:rsidRPr="00E741A8" w:rsidRDefault="00E741A8" w:rsidP="00E741A8">
      <w:pPr>
        <w:pStyle w:val="EndNoteBibliography"/>
        <w:spacing w:after="0"/>
        <w:ind w:left="720" w:hanging="720"/>
      </w:pPr>
      <w:r w:rsidRPr="00E741A8">
        <w:t>Husain AR, Hadad Y, Zainal Alam MN (2016) Development of Low-Cost Microcontroller-Based Interface for Data Acquisition and Control of Microbioreactor Operation. J Lab Autom 21:660-670.</w:t>
      </w:r>
    </w:p>
    <w:p w14:paraId="2A46CDE5" w14:textId="77777777" w:rsidR="00E741A8" w:rsidRPr="00E741A8" w:rsidRDefault="00E741A8" w:rsidP="00E741A8">
      <w:pPr>
        <w:pStyle w:val="EndNoteBibliography"/>
        <w:spacing w:after="0"/>
        <w:ind w:left="720" w:hanging="720"/>
      </w:pPr>
      <w:r w:rsidRPr="00E741A8">
        <w:t>Micallef AH, Takahashi N, Larkum ME, Palmer LM (2017) A Reward-Based Behavioral Platform to Measure Neural Activity during Head-Fixed Behavior. Front Cell Neurosci 11:156.</w:t>
      </w:r>
    </w:p>
    <w:p w14:paraId="116A1D7F" w14:textId="77777777" w:rsidR="00E741A8" w:rsidRPr="00E741A8" w:rsidRDefault="00E741A8" w:rsidP="00E741A8">
      <w:pPr>
        <w:pStyle w:val="EndNoteBibliography"/>
        <w:spacing w:after="0"/>
        <w:ind w:left="720" w:hanging="720"/>
      </w:pPr>
      <w:r w:rsidRPr="00E741A8">
        <w:t>Mohammed AI, Gritton HJ, Tseng HA, Bucklin ME, Yao Z, Han X (2016) An integrative approach for analyzing hundreds of neurons in task performing mice using wide-field calcium imaging. Sci Rep 6:20986.</w:t>
      </w:r>
    </w:p>
    <w:p w14:paraId="1742CF44" w14:textId="77777777" w:rsidR="00E741A8" w:rsidRPr="00E741A8" w:rsidRDefault="00E741A8" w:rsidP="00E741A8">
      <w:pPr>
        <w:pStyle w:val="EndNoteBibliography"/>
        <w:spacing w:after="0"/>
        <w:ind w:left="720" w:hanging="720"/>
      </w:pPr>
      <w:r w:rsidRPr="00E741A8">
        <w:lastRenderedPageBreak/>
        <w:t>Nguyen JP, Shipley FB, Linder AN, Plummer GS, Liu M, Setru SU, Shaevitz JW, Leifer AM (2016) Whole-brain calcium imaging with cellular resolution in freely behaving Caenorhabditis elegans. Proc Natl Acad Sci U S A 113:E1074-1081.</w:t>
      </w:r>
    </w:p>
    <w:p w14:paraId="43036BA5" w14:textId="77777777" w:rsidR="00E741A8" w:rsidRPr="00E741A8" w:rsidRDefault="00E741A8" w:rsidP="00E741A8">
      <w:pPr>
        <w:pStyle w:val="EndNoteBibliography"/>
        <w:spacing w:after="0"/>
        <w:ind w:left="720" w:hanging="720"/>
      </w:pPr>
      <w:r w:rsidRPr="00E741A8">
        <w:t>Sanders JI, Kepecs A (2014) A low-cost programmable pulse generator for physiology and behavior. Front Neuroeng 7:43.</w:t>
      </w:r>
    </w:p>
    <w:p w14:paraId="044E5476" w14:textId="77777777" w:rsidR="00E741A8" w:rsidRPr="00E741A8" w:rsidRDefault="00E741A8" w:rsidP="00E741A8">
      <w:pPr>
        <w:pStyle w:val="EndNoteBibliography"/>
        <w:spacing w:after="0"/>
        <w:ind w:left="720" w:hanging="720"/>
      </w:pPr>
      <w:r w:rsidRPr="00E741A8">
        <w:t>Shen SP, Tseng HA, Hansen KR, Wu R, Gritton HJ, Si J, Han X (2018) Automatic Cell Segmentation by Adaptive Thresholding (ACSAT) for Large-Scale Calcium Imaging Datasets. eNeuro 5.</w:t>
      </w:r>
    </w:p>
    <w:p w14:paraId="33DB0E80" w14:textId="77777777" w:rsidR="00E741A8" w:rsidRPr="00E741A8" w:rsidRDefault="00E741A8" w:rsidP="00E741A8">
      <w:pPr>
        <w:pStyle w:val="EndNoteBibliography"/>
        <w:spacing w:after="0"/>
        <w:ind w:left="720" w:hanging="720"/>
      </w:pPr>
      <w:r w:rsidRPr="00E741A8">
        <w:t>Solari N, Sviatko K, Laszlovszky T, Hegedus P, Hangya B (2018) Open Source Tools for Temporally Controlled Rodent Behavior Suitable for Electrophysiology and Optogenetic Manipulations. Front Syst Neurosci 12:18.</w:t>
      </w:r>
    </w:p>
    <w:p w14:paraId="5064E5DF" w14:textId="77777777" w:rsidR="00E741A8" w:rsidRPr="00E741A8" w:rsidRDefault="00E741A8" w:rsidP="00E741A8">
      <w:pPr>
        <w:pStyle w:val="EndNoteBibliography"/>
        <w:spacing w:after="0"/>
        <w:ind w:left="720" w:hanging="720"/>
      </w:pPr>
      <w:r w:rsidRPr="00E741A8">
        <w:t>Takahashi N, Oertner TG, Hegemann P, Larkum ME (2016) Active cortical dendrites modulate perception. Science 354:1587-1590.</w:t>
      </w:r>
    </w:p>
    <w:p w14:paraId="4F406AAB" w14:textId="77777777" w:rsidR="00E741A8" w:rsidRPr="00E741A8" w:rsidRDefault="00E741A8" w:rsidP="00E741A8">
      <w:pPr>
        <w:pStyle w:val="EndNoteBibliography"/>
        <w:ind w:left="720" w:hanging="720"/>
      </w:pPr>
      <w:r w:rsidRPr="00E741A8">
        <w:t>Wilms CD, Hausser M (2015) Reading out a spatiotemporal population code by imaging neighbouring parallel fibre axons in vivo. Nat Commun 6:6464.</w:t>
      </w:r>
    </w:p>
    <w:p w14:paraId="00EB5B49" w14:textId="49D36E6F"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X Han" w:date="2019-02-28T13:45:00Z" w:initials="XH">
    <w:p w14:paraId="1B1CBB47" w14:textId="21411D4B" w:rsidR="00DC32C7" w:rsidRDefault="00DC32C7">
      <w:pPr>
        <w:pStyle w:val="CommentText"/>
      </w:pPr>
      <w:r>
        <w:rPr>
          <w:rStyle w:val="CommentReference"/>
        </w:rPr>
        <w:annotationRef/>
      </w:r>
      <w:r>
        <w:t>Is this what you meant?</w:t>
      </w:r>
    </w:p>
  </w:comment>
  <w:comment w:id="27" w:author="Romano, Michael, Francis" w:date="2019-03-04T13:12:00Z" w:initials="RMF">
    <w:p w14:paraId="05B352D3" w14:textId="3BCCB492" w:rsidR="00DC32C7" w:rsidRDefault="00DC32C7">
      <w:pPr>
        <w:pStyle w:val="CommentText"/>
      </w:pPr>
      <w:r>
        <w:rPr>
          <w:rStyle w:val="CommentReference"/>
        </w:rPr>
        <w:annotationRef/>
      </w:r>
      <w:r>
        <w:t>No, I’ll rephrase</w:t>
      </w:r>
    </w:p>
  </w:comment>
  <w:comment w:id="137" w:author="howard" w:date="2019-03-05T12:18:00Z" w:initials="h">
    <w:p w14:paraId="56E714D0" w14:textId="4863340A" w:rsidR="000E5DDE" w:rsidRDefault="000E5DDE">
      <w:pPr>
        <w:pStyle w:val="CommentText"/>
      </w:pPr>
      <w:r>
        <w:rPr>
          <w:rStyle w:val="CommentReference"/>
        </w:rPr>
        <w:annotationRef/>
      </w:r>
      <w:r>
        <w:t>You could cite us here too.</w:t>
      </w:r>
    </w:p>
  </w:comment>
  <w:comment w:id="138" w:author="howard" w:date="2019-03-05T12:22:00Z" w:initials="h">
    <w:p w14:paraId="5036D49E" w14:textId="3E645944" w:rsidR="000C1437" w:rsidRDefault="000C1437">
      <w:pPr>
        <w:pStyle w:val="CommentText"/>
      </w:pPr>
      <w:r>
        <w:rPr>
          <w:rStyle w:val="CommentReference"/>
        </w:rPr>
        <w:annotationRef/>
      </w:r>
      <w:r>
        <w:t>Discuss theoretical in methods or change to program timing.</w:t>
      </w:r>
    </w:p>
  </w:comment>
  <w:comment w:id="188" w:author="howard" w:date="2019-03-05T12:33:00Z" w:initials="h">
    <w:p w14:paraId="0AF57AB4" w14:textId="2960723B" w:rsidR="00F212C7" w:rsidRDefault="00F212C7">
      <w:pPr>
        <w:pStyle w:val="CommentText"/>
      </w:pPr>
      <w:r>
        <w:rPr>
          <w:rStyle w:val="CommentReference"/>
        </w:rPr>
        <w:annotationRef/>
      </w:r>
      <w:r>
        <w:t>I would discuss this earlier – switch figures 5 and 6 and discuss added flexibility last.</w:t>
      </w:r>
    </w:p>
  </w:comment>
  <w:comment w:id="385" w:author="X Han" w:date="2019-02-28T14:21:00Z" w:initials="XH">
    <w:p w14:paraId="67383192" w14:textId="0932C4D3" w:rsidR="00DC32C7" w:rsidRDefault="00DC32C7">
      <w:pPr>
        <w:pStyle w:val="CommentText"/>
      </w:pPr>
      <w:r>
        <w:rPr>
          <w:rStyle w:val="CommentReference"/>
        </w:rPr>
        <w:annotationRef/>
      </w:r>
      <w:r>
        <w:t>Move the detection of drift to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CBB47" w15:done="0"/>
  <w15:commentEx w15:paraId="05B352D3" w15:paraIdParent="1B1CBB47" w15:done="0"/>
  <w15:commentEx w15:paraId="56E714D0" w15:done="0"/>
  <w15:commentEx w15:paraId="5036D49E" w15:done="0"/>
  <w15:commentEx w15:paraId="0AF57AB4" w15:done="0"/>
  <w15:commentEx w15:paraId="67383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AE4B4F" w14:textId="77777777" w:rsidR="008C6C07" w:rsidRDefault="008C6C07" w:rsidP="00E85F45">
      <w:pPr>
        <w:spacing w:after="0" w:line="240" w:lineRule="auto"/>
      </w:pPr>
      <w:r>
        <w:separator/>
      </w:r>
    </w:p>
  </w:endnote>
  <w:endnote w:type="continuationSeparator" w:id="0">
    <w:p w14:paraId="641C72C3" w14:textId="77777777" w:rsidR="008C6C07" w:rsidRDefault="008C6C07" w:rsidP="00E85F45">
      <w:pPr>
        <w:spacing w:after="0" w:line="240" w:lineRule="auto"/>
      </w:pPr>
      <w:r>
        <w:continuationSeparator/>
      </w:r>
    </w:p>
  </w:endnote>
  <w:endnote w:type="continuationNotice" w:id="1">
    <w:p w14:paraId="649A42D7" w14:textId="77777777" w:rsidR="008C6C07" w:rsidRDefault="008C6C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907A69" w14:textId="77777777" w:rsidR="008C6C07" w:rsidRDefault="008C6C07" w:rsidP="00E85F45">
      <w:pPr>
        <w:spacing w:after="0" w:line="240" w:lineRule="auto"/>
      </w:pPr>
      <w:r>
        <w:separator/>
      </w:r>
    </w:p>
  </w:footnote>
  <w:footnote w:type="continuationSeparator" w:id="0">
    <w:p w14:paraId="70D31BA2" w14:textId="77777777" w:rsidR="008C6C07" w:rsidRDefault="008C6C07" w:rsidP="00E85F45">
      <w:pPr>
        <w:spacing w:after="0" w:line="240" w:lineRule="auto"/>
      </w:pPr>
      <w:r>
        <w:continuationSeparator/>
      </w:r>
    </w:p>
  </w:footnote>
  <w:footnote w:type="continuationNotice" w:id="1">
    <w:p w14:paraId="1479F85B" w14:textId="77777777" w:rsidR="008C6C07" w:rsidRDefault="008C6C0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78F521" w:rsidR="00DC32C7" w:rsidRDefault="00DC32C7">
        <w:pPr>
          <w:pStyle w:val="Header"/>
        </w:pPr>
        <w:r>
          <w:fldChar w:fldCharType="begin"/>
        </w:r>
        <w:r>
          <w:instrText xml:space="preserve"> PAGE   \* MERGEFORMAT </w:instrText>
        </w:r>
        <w:r>
          <w:fldChar w:fldCharType="separate"/>
        </w:r>
        <w:r w:rsidR="0054330F">
          <w:rPr>
            <w:noProof/>
          </w:rPr>
          <w:t>14</w:t>
        </w:r>
        <w:r>
          <w:rPr>
            <w:noProof/>
          </w:rPr>
          <w:fldChar w:fldCharType="end"/>
        </w:r>
      </w:p>
    </w:sdtContent>
  </w:sdt>
  <w:p w14:paraId="54533FDE" w14:textId="77777777" w:rsidR="00DC32C7" w:rsidRDefault="00DC3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rson w15:author="X Han">
    <w15:presenceInfo w15:providerId="None" w15:userId="X 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82ACF"/>
    <w:rsid w:val="0038419F"/>
    <w:rsid w:val="00384AFC"/>
    <w:rsid w:val="00384D79"/>
    <w:rsid w:val="003856E9"/>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E8"/>
    <w:rsid w:val="00465129"/>
    <w:rsid w:val="0046560F"/>
    <w:rsid w:val="00465656"/>
    <w:rsid w:val="00465F08"/>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30F"/>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5784"/>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6C07"/>
    <w:rsid w:val="008C7FCC"/>
    <w:rsid w:val="008D31A2"/>
    <w:rsid w:val="008D3537"/>
    <w:rsid w:val="008D4799"/>
    <w:rsid w:val="008D47F0"/>
    <w:rsid w:val="008D5012"/>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52A9"/>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3B5"/>
    <w:rsid w:val="00C84691"/>
    <w:rsid w:val="00C856A2"/>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DE8ADDCE-7325-4D10-87C0-0DB055BD0321}">
  <ds:schemaRefs>
    <ds:schemaRef ds:uri="http://schemas.openxmlformats.org/officeDocument/2006/bibliography"/>
  </ds:schemaRefs>
</ds:datastoreItem>
</file>

<file path=customXml/itemProps2.xml><?xml version="1.0" encoding="utf-8"?>
<ds:datastoreItem xmlns:ds="http://schemas.openxmlformats.org/officeDocument/2006/customXml" ds:itemID="{47CCEE32-70D4-44DD-B5A9-6F812A303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10028</Words>
  <Characters>5716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7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6</cp:revision>
  <dcterms:created xsi:type="dcterms:W3CDTF">2019-03-05T19:08:00Z</dcterms:created>
  <dcterms:modified xsi:type="dcterms:W3CDTF">2019-03-05T19:19:00Z</dcterms:modified>
</cp:coreProperties>
</file>